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251354" w14:textId="74E51A34" w:rsidR="002907BA" w:rsidRPr="002907BA" w:rsidRDefault="00B916A3" w:rsidP="002803FB">
      <w:pPr>
        <w:jc w:val="center"/>
        <w:rPr>
          <w:rFonts w:ascii="Times New Roman" w:hAnsi="Times New Roman" w:cs="Times New Roman"/>
          <w:b/>
          <w:bCs/>
          <w:kern w:val="0"/>
          <w:sz w:val="28"/>
          <w:szCs w:val="28"/>
          <w14:ligatures w14:val="none"/>
        </w:rPr>
      </w:pPr>
      <w:r>
        <w:rPr>
          <w:rFonts w:ascii="Calibri" w:hAnsi="Calibri"/>
        </w:rPr>
        <w:t>Original Research Article</w:t>
      </w:r>
    </w:p>
    <w:p w14:paraId="3B8F81FA" w14:textId="1A56E664" w:rsidR="002907BA" w:rsidRDefault="002907BA" w:rsidP="008578DA">
      <w:pPr>
        <w:jc w:val="center"/>
        <w:rPr>
          <w:rFonts w:ascii="Times New Roman" w:hAnsi="Times New Roman" w:cs="Times New Roman"/>
          <w:b/>
          <w:bCs/>
          <w:kern w:val="0"/>
          <w:sz w:val="24"/>
          <w:szCs w:val="24"/>
          <w14:ligatures w14:val="none"/>
        </w:rPr>
      </w:pPr>
      <w:r w:rsidRPr="002907BA">
        <w:rPr>
          <w:rFonts w:ascii="Times New Roman" w:hAnsi="Times New Roman" w:cs="Times New Roman"/>
          <w:b/>
          <w:bCs/>
          <w:kern w:val="0"/>
          <w:sz w:val="24"/>
          <w:szCs w:val="24"/>
          <w14:ligatures w14:val="none"/>
        </w:rPr>
        <w:t>Association Between Conversational AI Usage and Depressive Symptoms Among Young Adults in West Bengal: A Cross-Sectional Study</w:t>
      </w:r>
    </w:p>
    <w:p w14:paraId="12D14201" w14:textId="77777777" w:rsidR="00B96ED1" w:rsidRDefault="00B96ED1" w:rsidP="008578DA">
      <w:pPr>
        <w:jc w:val="center"/>
        <w:rPr>
          <w:rFonts w:ascii="Times New Roman" w:hAnsi="Times New Roman" w:cs="Times New Roman"/>
          <w:b/>
          <w:bCs/>
          <w:kern w:val="0"/>
          <w:sz w:val="24"/>
          <w:szCs w:val="24"/>
          <w14:ligatures w14:val="none"/>
        </w:rPr>
      </w:pPr>
    </w:p>
    <w:p w14:paraId="4E10F838" w14:textId="77777777" w:rsidR="00EC6313" w:rsidRPr="00EA14A5" w:rsidRDefault="00EC6313" w:rsidP="00C623D7">
      <w:pPr>
        <w:pStyle w:val="NormalWeb"/>
        <w:jc w:val="both"/>
        <w:rPr>
          <w:b/>
          <w:bCs/>
          <w:sz w:val="28"/>
          <w:szCs w:val="28"/>
          <w:u w:val="single"/>
          <w:lang w:val="en-US"/>
        </w:rPr>
      </w:pPr>
      <w:r w:rsidRPr="00EA14A5">
        <w:rPr>
          <w:b/>
          <w:bCs/>
          <w:sz w:val="28"/>
          <w:szCs w:val="28"/>
          <w:u w:val="single"/>
          <w:lang w:val="en-US"/>
        </w:rPr>
        <w:t>Abstract:</w:t>
      </w:r>
    </w:p>
    <w:p w14:paraId="6CE3C70D" w14:textId="77777777" w:rsidR="00E53C78" w:rsidRPr="00E53C78" w:rsidRDefault="00E53C78" w:rsidP="00E53C78">
      <w:pPr>
        <w:pStyle w:val="NormalWeb"/>
        <w:jc w:val="both"/>
        <w:rPr>
          <w:b/>
          <w:bCs/>
        </w:rPr>
      </w:pPr>
      <w:r w:rsidRPr="00E53C78">
        <w:rPr>
          <w:b/>
          <w:bCs/>
        </w:rPr>
        <w:t>Background</w:t>
      </w:r>
    </w:p>
    <w:p w14:paraId="795834A1" w14:textId="77777777" w:rsidR="00E53C78" w:rsidRPr="00E53C78" w:rsidRDefault="00E53C78" w:rsidP="00E53C78">
      <w:pPr>
        <w:pStyle w:val="NormalWeb"/>
        <w:jc w:val="both"/>
      </w:pPr>
      <w:r w:rsidRPr="00E53C78">
        <w:t>Conversational artificial intelligence (AI) tools have become increasingly integrated into the daily lives of young adults for educational, emotional, and productivity-related purposes. Despite growing reliance on these technologies, their psychological impact on youth mental health remains insufficiently understood.</w:t>
      </w:r>
    </w:p>
    <w:p w14:paraId="47E80EE1" w14:textId="77777777" w:rsidR="00E53C78" w:rsidRPr="00E53C78" w:rsidRDefault="00E53C78" w:rsidP="00E53C78">
      <w:pPr>
        <w:pStyle w:val="NormalWeb"/>
        <w:jc w:val="both"/>
        <w:rPr>
          <w:b/>
          <w:bCs/>
        </w:rPr>
      </w:pPr>
      <w:r w:rsidRPr="00E53C78">
        <w:rPr>
          <w:b/>
          <w:bCs/>
        </w:rPr>
        <w:t>Objective</w:t>
      </w:r>
    </w:p>
    <w:p w14:paraId="2C8FBA76" w14:textId="77777777" w:rsidR="00E53C78" w:rsidRPr="00E53C78" w:rsidRDefault="00E53C78" w:rsidP="00E53C78">
      <w:pPr>
        <w:pStyle w:val="NormalWeb"/>
        <w:jc w:val="both"/>
      </w:pPr>
      <w:r w:rsidRPr="00E53C78">
        <w:t>This study aimed to examine the association between conversational AI usage and depressive symptom severity among young adults in West Bengal, India.</w:t>
      </w:r>
    </w:p>
    <w:p w14:paraId="20F109D9" w14:textId="77777777" w:rsidR="00E53C78" w:rsidRPr="00E53C78" w:rsidRDefault="00E53C78" w:rsidP="00E53C78">
      <w:pPr>
        <w:pStyle w:val="NormalWeb"/>
        <w:jc w:val="both"/>
        <w:rPr>
          <w:b/>
          <w:bCs/>
        </w:rPr>
      </w:pPr>
      <w:r w:rsidRPr="00E53C78">
        <w:rPr>
          <w:b/>
          <w:bCs/>
        </w:rPr>
        <w:t>Methods</w:t>
      </w:r>
    </w:p>
    <w:p w14:paraId="5A13A086" w14:textId="77777777" w:rsidR="00E53C78" w:rsidRPr="00E53C78" w:rsidRDefault="00E53C78" w:rsidP="00E53C78">
      <w:pPr>
        <w:pStyle w:val="NormalWeb"/>
        <w:jc w:val="both"/>
      </w:pPr>
      <w:r w:rsidRPr="00E53C78">
        <w:t>A cross-sectional online survey was conducted among 231 young adults aged 18–25 years using convenience and snowball sampling methods. Depressive symptoms were assessed using the validated Patient Health Questionnaire-9 (PHQ-9). Data regarding conversational AI usage frequency and usage purposes were also collected. Pearson correlation, simple linear regression, one-way ANOVA, and chi-square analyses were performed to evaluate associations between AI usage and depression severity.</w:t>
      </w:r>
    </w:p>
    <w:p w14:paraId="3E021497" w14:textId="77777777" w:rsidR="00E53C78" w:rsidRPr="00E53C78" w:rsidRDefault="00E53C78" w:rsidP="00E53C78">
      <w:pPr>
        <w:pStyle w:val="NormalWeb"/>
        <w:jc w:val="both"/>
        <w:rPr>
          <w:b/>
          <w:bCs/>
        </w:rPr>
      </w:pPr>
      <w:r w:rsidRPr="00E53C78">
        <w:rPr>
          <w:b/>
          <w:bCs/>
        </w:rPr>
        <w:t>Results</w:t>
      </w:r>
    </w:p>
    <w:p w14:paraId="70DCAB83" w14:textId="77777777" w:rsidR="00E53C78" w:rsidRPr="00E53C78" w:rsidRDefault="00E53C78" w:rsidP="00E53C78">
      <w:pPr>
        <w:pStyle w:val="NormalWeb"/>
        <w:jc w:val="both"/>
      </w:pPr>
      <w:r w:rsidRPr="00E53C78">
        <w:t xml:space="preserve">The mean PHQ-9 score was 11.0 ± 5.78, indicating an overall moderate level of depressive symptoms among participants. </w:t>
      </w:r>
      <w:proofErr w:type="spellStart"/>
      <w:r w:rsidRPr="00E53C78">
        <w:t>ChatGPT</w:t>
      </w:r>
      <w:proofErr w:type="spellEnd"/>
      <w:r w:rsidRPr="00E53C78">
        <w:t xml:space="preserve"> was the most frequently used AI platform (71.86%). Pearson correlation analysis demonstrated a weak negative association between AI usage frequency and PHQ-9 scores (r = −0.113, p = 0.086), which was not statistically significant. Regression analysis similarly showed that conversational AI usage did not significantly predict depression severity (R² = 0.013). No significant differences in depression scores were observed across AI usage groups in ANOVA or chi-square analyses.</w:t>
      </w:r>
    </w:p>
    <w:p w14:paraId="5CACA571" w14:textId="77777777" w:rsidR="00E53C78" w:rsidRPr="00E53C78" w:rsidRDefault="00E53C78" w:rsidP="00E53C78">
      <w:pPr>
        <w:pStyle w:val="NormalWeb"/>
        <w:jc w:val="both"/>
        <w:rPr>
          <w:b/>
          <w:bCs/>
        </w:rPr>
      </w:pPr>
      <w:r w:rsidRPr="00E53C78">
        <w:rPr>
          <w:b/>
          <w:bCs/>
        </w:rPr>
        <w:t>Conclusion</w:t>
      </w:r>
    </w:p>
    <w:p w14:paraId="6653CCC5" w14:textId="77777777" w:rsidR="00E53C78" w:rsidRPr="00E53C78" w:rsidRDefault="00E53C78" w:rsidP="00E53C78">
      <w:pPr>
        <w:pStyle w:val="NormalWeb"/>
        <w:jc w:val="both"/>
      </w:pPr>
      <w:r w:rsidRPr="00E53C78">
        <w:t>The findings suggest that conversational AI usage is not significantly associated with depressive symptom severity among young adults in West Bengal. While AI tools may support productivity and emotional engagement, they should not be considered substitutes for professional mental health care. Further longitudinal and qualitative research is needed to better understand the long-term psychological implications of AI-mediated interactions.</w:t>
      </w:r>
    </w:p>
    <w:p w14:paraId="37E390E9" w14:textId="77777777" w:rsidR="00E53C78" w:rsidRPr="00E53C78" w:rsidRDefault="00E53C78" w:rsidP="00E53C78">
      <w:pPr>
        <w:pStyle w:val="NormalWeb"/>
        <w:jc w:val="both"/>
        <w:rPr>
          <w:b/>
          <w:bCs/>
        </w:rPr>
      </w:pPr>
      <w:r w:rsidRPr="00E53C78">
        <w:rPr>
          <w:b/>
          <w:bCs/>
        </w:rPr>
        <w:t>Keywords</w:t>
      </w:r>
    </w:p>
    <w:p w14:paraId="303B1156" w14:textId="77777777" w:rsidR="00E53C78" w:rsidRPr="00E53C78" w:rsidRDefault="00E53C78" w:rsidP="00E53C78">
      <w:pPr>
        <w:pStyle w:val="NormalWeb"/>
        <w:jc w:val="both"/>
      </w:pPr>
      <w:r w:rsidRPr="00E53C78">
        <w:lastRenderedPageBreak/>
        <w:t>Conversational AI; Depression; PHQ-9; Young Adults; Mental Health; Digital Health; Artificial Intelligence; Cross-Sectional Study</w:t>
      </w:r>
    </w:p>
    <w:p w14:paraId="7A1F6630" w14:textId="77777777" w:rsidR="00F067AA" w:rsidRPr="005A17B4" w:rsidRDefault="00F067AA" w:rsidP="00C623D7">
      <w:pPr>
        <w:pStyle w:val="NormalWeb"/>
        <w:jc w:val="both"/>
      </w:pPr>
    </w:p>
    <w:p w14:paraId="73B2DC09" w14:textId="720D81F3" w:rsidR="00EC6313" w:rsidRPr="00EA14A5" w:rsidRDefault="00EA14A5" w:rsidP="00C623D7">
      <w:pPr>
        <w:pStyle w:val="Heading2"/>
        <w:jc w:val="both"/>
        <w:rPr>
          <w:rFonts w:ascii="Times New Roman" w:hAnsi="Times New Roman" w:cs="Times New Roman"/>
          <w:b/>
          <w:bCs/>
          <w:color w:val="auto"/>
          <w:sz w:val="28"/>
          <w:szCs w:val="28"/>
        </w:rPr>
      </w:pPr>
      <w:r>
        <w:rPr>
          <w:rFonts w:ascii="Times New Roman" w:hAnsi="Times New Roman" w:cs="Times New Roman"/>
          <w:b/>
          <w:bCs/>
          <w:color w:val="auto"/>
          <w:sz w:val="28"/>
          <w:szCs w:val="28"/>
        </w:rPr>
        <w:t>1.</w:t>
      </w:r>
      <w:r w:rsidR="00EC6313" w:rsidRPr="00EA14A5">
        <w:rPr>
          <w:rFonts w:ascii="Times New Roman" w:hAnsi="Times New Roman" w:cs="Times New Roman"/>
          <w:b/>
          <w:bCs/>
          <w:color w:val="auto"/>
          <w:sz w:val="28"/>
          <w:szCs w:val="28"/>
        </w:rPr>
        <w:t xml:space="preserve">Introduction </w:t>
      </w:r>
    </w:p>
    <w:p w14:paraId="34F0553A" w14:textId="77777777" w:rsidR="00CF71B2" w:rsidRPr="00CF71B2" w:rsidRDefault="00CF71B2" w:rsidP="00CF71B2">
      <w:pPr>
        <w:pStyle w:val="NormalWeb"/>
        <w:jc w:val="both"/>
      </w:pPr>
      <w:r w:rsidRPr="00CF71B2">
        <w:t>Depression is one of the leading contributors to global disease burden and represents a major public health challenge among adolescents and young adults. According to the World Health Organization (WHO), depressive disorders are characterized by persistent sadness, loss of interest, impaired concentration, and reduced functional capacity. Young adults are particularly vulnerable due to academic stress, social transitions, financial uncertainty, and emotional instability.</w:t>
      </w:r>
    </w:p>
    <w:p w14:paraId="0302744E" w14:textId="77777777" w:rsidR="00CF71B2" w:rsidRPr="00CF71B2" w:rsidRDefault="00CF71B2" w:rsidP="00CF71B2">
      <w:pPr>
        <w:pStyle w:val="NormalWeb"/>
        <w:jc w:val="both"/>
      </w:pPr>
      <w:r w:rsidRPr="00CF71B2">
        <w:t xml:space="preserve">Simultaneously, conversational artificial intelligence (AI) platforms such as </w:t>
      </w:r>
      <w:proofErr w:type="spellStart"/>
      <w:r w:rsidRPr="00CF71B2">
        <w:t>ChatGPT</w:t>
      </w:r>
      <w:proofErr w:type="spellEnd"/>
      <w:r w:rsidRPr="00CF71B2">
        <w:t>, Gemini, and Character.AI have become increasingly integrated into everyday life. These systems are widely used for educational assistance, emotional expression, productivity enhancement, and companionship. The rapid accessibility and responsiveness of conversational AI have transformed the ways in which young individuals seek information, solve problems, and cope with emotional distress.</w:t>
      </w:r>
    </w:p>
    <w:p w14:paraId="10348CD6" w14:textId="77777777" w:rsidR="00CF71B2" w:rsidRPr="00CF71B2" w:rsidRDefault="00CF71B2" w:rsidP="00CF71B2">
      <w:pPr>
        <w:pStyle w:val="NormalWeb"/>
        <w:jc w:val="both"/>
      </w:pPr>
      <w:r w:rsidRPr="00CF71B2">
        <w:t>Although conversational AI offers several practical advantages, concerns have emerged regarding excessive emotional dependency, reduced social interaction, cognitive overreliance, and potential mental health consequences. Recent studies have explored AI-mediated companionship, trauma-informed computing, and the psychological risks associated with AI interactions. However, evidence regarding the relationship between conversational AI usage and depressive symptoms among young adults remains limited, particularly in the Indian context.</w:t>
      </w:r>
    </w:p>
    <w:p w14:paraId="4B0B9F92" w14:textId="77777777" w:rsidR="00CF71B2" w:rsidRPr="00CF71B2" w:rsidRDefault="00CF71B2" w:rsidP="00CF71B2">
      <w:pPr>
        <w:pStyle w:val="NormalWeb"/>
        <w:jc w:val="both"/>
      </w:pPr>
      <w:r w:rsidRPr="00CF71B2">
        <w:t>West Bengal represents an important setting for such investigation due to the increasing prevalence of mental health disorders and widespread digital engagement among youth populations. Understanding whether conversational AI usage influences depressive symptom severity may help inform future digital mental health policies and ethical AI implementation frameworks.</w:t>
      </w:r>
    </w:p>
    <w:p w14:paraId="29D38DD5" w14:textId="77777777" w:rsidR="00CF71B2" w:rsidRPr="005A17B4" w:rsidRDefault="00CF71B2" w:rsidP="00CF71B2">
      <w:pPr>
        <w:pStyle w:val="NormalWeb"/>
        <w:jc w:val="both"/>
      </w:pPr>
      <w:r w:rsidRPr="005A17B4">
        <w:t>Mental health disorders, particularly depression, have become a pressing global concern. Depression according to WHO is a common mental health condition characterized by persistent sadness and loss of interest in activities,</w:t>
      </w:r>
      <w:r w:rsidRPr="005A17B4">
        <w:fldChar w:fldCharType="begin"/>
      </w:r>
      <w:r w:rsidRPr="005A17B4">
        <w:instrText xml:space="preserve"> ADDIN ZOTERO_ITEM CSL_CITATION {"citationID":"XW9SfkYD","properties":{"formattedCitation":"({\\i{}Depressive Disorder (Depression)}, n.d.)","plainCitation":"(Depressive Disorder (Depression), n.d.)","dontUpdate":true,"noteIndex":0},"citationItems":[{"id":220,"uris":["http://zotero.org/users/17762498/items/9NHNR46T"],"itemData":{"id":220,"type":"webpage","abstract":"WHO fact sheet on depression, providing information on prevalence, symptoms, prevention and contributing factors, diagnosis and treatment, and WHO's work in the area.","language":"en","title":"Depressive disorder (depression)","URL":"https://www.who.int/news-room/fact-sheets/detail/depression","accessed":{"date-parts":[["2026",1,23]]}}}],"schema":"https://github.com/citation-style-language/schema/raw/master/csl-citation.json"} </w:instrText>
      </w:r>
      <w:r w:rsidRPr="005A17B4">
        <w:fldChar w:fldCharType="separate"/>
      </w:r>
      <w:r w:rsidRPr="005A17B4">
        <w:t>( World Health Organization, 2025 )</w:t>
      </w:r>
      <w:r w:rsidRPr="005A17B4">
        <w:fldChar w:fldCharType="end"/>
      </w:r>
      <w:r w:rsidRPr="005A17B4">
        <w:t xml:space="preserve"> with the World Health Organization estimating over 264 million individuals affected in 2020. In the United States, the CDC reported that 8.1% of adults aged 20 and older experienced depression in a given two-week period between 2017 and 2018 </w:t>
      </w:r>
      <w:r w:rsidRPr="005A17B4">
        <w:fldChar w:fldCharType="begin"/>
      </w:r>
      <w:r w:rsidRPr="005A17B4">
        <w:instrText xml:space="preserve"> ADDIN ZOTERO_ITEM CSL_CITATION {"citationID":"GaH5OryC","properties":{"formattedCitation":"(Brody et al., 2025)","plainCitation":"(Brody et al., 2025)","noteIndex":0},"citationItems":[{"id":222,"uris":["http://zotero.org/users/17762498/items/CUPIN5Q8"],"itemData":{"id":222,"type":"webpage","abstract":"Published: 4/16/2025","DOI":"10.15620/cdc/174579","language":"en-us","title":"Products - Data Briefs - Number 527 - April 2025","URL":"https://www.cdc.gov/nchs/products/databriefs/db527.htm","author":[{"family":"Brody","given":"Debra J."},{"literal":"M.P.H."},{"family":"Hughes","given":"Jeffery P."},{"literal":"M.P.H."}],"accessed":{"date-parts":[["2026",1,23]]},"issued":{"date-parts":[["2025",4,16]]}}}],"schema":"https://github.com/citation-style-language/schema/raw/master/csl-citation.json"} </w:instrText>
      </w:r>
      <w:r w:rsidRPr="005A17B4">
        <w:fldChar w:fldCharType="separate"/>
      </w:r>
      <w:r w:rsidRPr="005A17B4">
        <w:t>(Brody et al., 2025)</w:t>
      </w:r>
      <w:r w:rsidRPr="005A17B4">
        <w:fldChar w:fldCharType="end"/>
      </w:r>
      <w:r w:rsidRPr="005A17B4">
        <w:t xml:space="preserve">. Depression significantly impacts mental well-being, academic performance, and social relationships, increasing the risk of school dropout and suicidal ideation, especially among adolescents and young adults. </w:t>
      </w:r>
    </w:p>
    <w:p w14:paraId="17F58CDE" w14:textId="77777777" w:rsidR="00CF71B2" w:rsidRPr="00CF71B2" w:rsidRDefault="00CF71B2" w:rsidP="00CF71B2">
      <w:pPr>
        <w:pStyle w:val="NormalWeb"/>
        <w:jc w:val="both"/>
      </w:pPr>
      <w:r w:rsidRPr="00CF71B2">
        <w:t>Therefore, the present study aimed to evaluate the association between conversational AI usage and depressive symptoms among young adults in West Bengal using the Patient Health Questionnaire-9 (PHQ-9).</w:t>
      </w:r>
    </w:p>
    <w:p w14:paraId="3CF12644" w14:textId="2B164051" w:rsidR="00EC6313" w:rsidRDefault="00EC6313" w:rsidP="00382E3A">
      <w:pPr>
        <w:jc w:val="both"/>
        <w:rPr>
          <w:rFonts w:ascii="Times New Roman" w:hAnsi="Times New Roman" w:cs="Times New Roman"/>
          <w:sz w:val="24"/>
          <w:szCs w:val="24"/>
        </w:rPr>
      </w:pPr>
    </w:p>
    <w:p w14:paraId="2740E997" w14:textId="77777777" w:rsidR="00382E3A" w:rsidRPr="00382E3A" w:rsidRDefault="00382E3A" w:rsidP="00382E3A">
      <w:pPr>
        <w:jc w:val="both"/>
        <w:rPr>
          <w:rFonts w:ascii="Times New Roman" w:hAnsi="Times New Roman" w:cs="Times New Roman"/>
          <w:b/>
          <w:bCs/>
          <w:sz w:val="24"/>
          <w:szCs w:val="24"/>
        </w:rPr>
      </w:pPr>
      <w:r w:rsidRPr="00382E3A">
        <w:rPr>
          <w:rFonts w:ascii="Times New Roman" w:hAnsi="Times New Roman" w:cs="Times New Roman"/>
          <w:b/>
          <w:bCs/>
          <w:sz w:val="24"/>
          <w:szCs w:val="24"/>
        </w:rPr>
        <w:lastRenderedPageBreak/>
        <w:t>1.1 Rationale of the Study</w:t>
      </w:r>
    </w:p>
    <w:p w14:paraId="004E1DE7" w14:textId="77777777" w:rsidR="00382E3A" w:rsidRPr="00382E3A" w:rsidRDefault="00382E3A" w:rsidP="00382E3A">
      <w:pPr>
        <w:jc w:val="both"/>
        <w:rPr>
          <w:rFonts w:ascii="Times New Roman" w:hAnsi="Times New Roman" w:cs="Times New Roman"/>
          <w:sz w:val="24"/>
          <w:szCs w:val="24"/>
        </w:rPr>
      </w:pPr>
      <w:r w:rsidRPr="00382E3A">
        <w:rPr>
          <w:rFonts w:ascii="Times New Roman" w:hAnsi="Times New Roman" w:cs="Times New Roman"/>
          <w:sz w:val="24"/>
          <w:szCs w:val="24"/>
        </w:rPr>
        <w:t>Young adulthood represents a critical transitional stage of life characterized by increasing independence, identity formation, academic and occupational responsibilities, and the establishment of interpersonal relationships. This developmental phase generally encompasses individuals between 18 and 25 years of age (Arnett, 2000). During this period, young adults are particularly vulnerable to psychological stressors and emotional instability, making mental health an important public health concern.</w:t>
      </w:r>
    </w:p>
    <w:p w14:paraId="4FDDC470" w14:textId="77777777" w:rsidR="00382E3A" w:rsidRPr="00382E3A" w:rsidRDefault="00382E3A" w:rsidP="00382E3A">
      <w:pPr>
        <w:jc w:val="both"/>
        <w:rPr>
          <w:rFonts w:ascii="Times New Roman" w:hAnsi="Times New Roman" w:cs="Times New Roman"/>
          <w:sz w:val="24"/>
          <w:szCs w:val="24"/>
        </w:rPr>
      </w:pPr>
      <w:r w:rsidRPr="00382E3A">
        <w:rPr>
          <w:rFonts w:ascii="Times New Roman" w:hAnsi="Times New Roman" w:cs="Times New Roman"/>
          <w:sz w:val="24"/>
          <w:szCs w:val="24"/>
        </w:rPr>
        <w:t xml:space="preserve">Simultaneously, the rapid integration of conversational artificial intelligence (AI) tools into everyday life has significantly transformed the ways in which young people communicate, seek information, solve problems, and cope with emotional challenges. Platforms such as </w:t>
      </w:r>
      <w:proofErr w:type="spellStart"/>
      <w:r w:rsidRPr="00382E3A">
        <w:rPr>
          <w:rFonts w:ascii="Times New Roman" w:hAnsi="Times New Roman" w:cs="Times New Roman"/>
          <w:sz w:val="24"/>
          <w:szCs w:val="24"/>
        </w:rPr>
        <w:t>ChatGPT</w:t>
      </w:r>
      <w:proofErr w:type="spellEnd"/>
      <w:r w:rsidRPr="00382E3A">
        <w:rPr>
          <w:rFonts w:ascii="Times New Roman" w:hAnsi="Times New Roman" w:cs="Times New Roman"/>
          <w:sz w:val="24"/>
          <w:szCs w:val="24"/>
        </w:rPr>
        <w:t>, Gemini, and other AI-driven conversational systems are increasingly used for academic support, productivity enhancement, emotional expression, and companionship (Luo et al., 2025). While these technologies provide convenience and accessibility, concerns have emerged regarding their potential psychological implications, particularly among adolescents and young adults who engage with such systems frequently.</w:t>
      </w:r>
    </w:p>
    <w:p w14:paraId="09C5EC43" w14:textId="77777777" w:rsidR="00382E3A" w:rsidRPr="00382E3A" w:rsidRDefault="00382E3A" w:rsidP="00382E3A">
      <w:pPr>
        <w:jc w:val="both"/>
        <w:rPr>
          <w:rFonts w:ascii="Times New Roman" w:hAnsi="Times New Roman" w:cs="Times New Roman"/>
          <w:sz w:val="24"/>
          <w:szCs w:val="24"/>
        </w:rPr>
      </w:pPr>
      <w:r w:rsidRPr="00382E3A">
        <w:rPr>
          <w:rFonts w:ascii="Times New Roman" w:hAnsi="Times New Roman" w:cs="Times New Roman"/>
          <w:sz w:val="24"/>
          <w:szCs w:val="24"/>
        </w:rPr>
        <w:t>The relevance of this issue becomes particularly important in the context of West Bengal, where the prevalence of mental illness has been reported to be 13.07% (95% CI: 12.9–13.24), exceeding the national average of 10.56% (95% CI: 10.51–10.61). Furthermore, the prevalence of severe mental illness (2.32%) and suicide risk (1.75%; 95% CI: 1.68–1.81) in the state remains higher than the national average (Sarkar et al., 2023). These findings highlight the need to examine emerging psychosocial and technological factors that may influence youth mental health outcomes.</w:t>
      </w:r>
    </w:p>
    <w:p w14:paraId="0905739A" w14:textId="77777777" w:rsidR="00382E3A" w:rsidRPr="00382E3A" w:rsidRDefault="00382E3A" w:rsidP="00382E3A">
      <w:pPr>
        <w:jc w:val="both"/>
        <w:rPr>
          <w:rFonts w:ascii="Times New Roman" w:hAnsi="Times New Roman" w:cs="Times New Roman"/>
          <w:sz w:val="24"/>
          <w:szCs w:val="24"/>
        </w:rPr>
      </w:pPr>
      <w:r w:rsidRPr="00382E3A">
        <w:rPr>
          <w:rFonts w:ascii="Times New Roman" w:hAnsi="Times New Roman" w:cs="Times New Roman"/>
          <w:sz w:val="24"/>
          <w:szCs w:val="24"/>
        </w:rPr>
        <w:t xml:space="preserve">Recent literature has increasingly explored the relationship between digital technologies and psychological well-being. Studies have reported associations between excessive digital engagement, social media exposure, and depressive symptoms among young individuals (Chandra et al., 2025). In addition, Chen et al. (2022) proposed the concept of trauma-informed computing, emphasizing principles such as safety, trust, peer support, collaboration, empowerment, and intersectionality in the design of digital systems. Emerging evidence also suggests that certain forms of AI interaction may contribute to emotional dependency, social withdrawal, distorted trust dynamics, and maladaptive coping </w:t>
      </w:r>
      <w:proofErr w:type="spellStart"/>
      <w:r w:rsidRPr="00382E3A">
        <w:rPr>
          <w:rFonts w:ascii="Times New Roman" w:hAnsi="Times New Roman" w:cs="Times New Roman"/>
          <w:sz w:val="24"/>
          <w:szCs w:val="24"/>
        </w:rPr>
        <w:t>behaviors</w:t>
      </w:r>
      <w:proofErr w:type="spellEnd"/>
      <w:r w:rsidRPr="00382E3A">
        <w:rPr>
          <w:rFonts w:ascii="Times New Roman" w:hAnsi="Times New Roman" w:cs="Times New Roman"/>
          <w:sz w:val="24"/>
          <w:szCs w:val="24"/>
        </w:rPr>
        <w:t xml:space="preserve"> among vulnerable users (Huang et al., 2024). Concerns regarding emotional overreliance on AI systems and inappropriate AI-mediated responses during psychological crises have further intensified the need for empirical investigation.</w:t>
      </w:r>
    </w:p>
    <w:p w14:paraId="31308355" w14:textId="77777777" w:rsidR="00382E3A" w:rsidRPr="00382E3A" w:rsidRDefault="00382E3A" w:rsidP="00382E3A">
      <w:pPr>
        <w:jc w:val="both"/>
        <w:rPr>
          <w:rFonts w:ascii="Times New Roman" w:hAnsi="Times New Roman" w:cs="Times New Roman"/>
          <w:sz w:val="24"/>
          <w:szCs w:val="24"/>
        </w:rPr>
      </w:pPr>
      <w:r w:rsidRPr="00382E3A">
        <w:rPr>
          <w:rFonts w:ascii="Times New Roman" w:hAnsi="Times New Roman" w:cs="Times New Roman"/>
          <w:sz w:val="24"/>
          <w:szCs w:val="24"/>
        </w:rPr>
        <w:t>Despite the growing integration of conversational AI into daily life, limited evidence exists regarding its psychological impact on Indian youth populations, particularly in relation to depressive symptoms. Therefore, the present study was undertaken to examine the association between conversational AI usage and depression severity among young adults in West Bengal. The findings of this study may contribute to the development of ethically informed AI-based mental health frameworks, responsible digital health policies, and future conversational AI interventions designed to support psychological well-being.</w:t>
      </w:r>
    </w:p>
    <w:p w14:paraId="351535B0" w14:textId="77777777" w:rsidR="00382E3A" w:rsidRDefault="00382E3A" w:rsidP="00FB4261">
      <w:pPr>
        <w:spacing w:before="100" w:beforeAutospacing="1" w:after="100" w:afterAutospacing="1" w:line="240" w:lineRule="auto"/>
        <w:outlineLvl w:val="1"/>
        <w:rPr>
          <w:rFonts w:ascii="Times New Roman" w:hAnsi="Times New Roman" w:cs="Times New Roman"/>
          <w:sz w:val="24"/>
          <w:szCs w:val="24"/>
        </w:rPr>
      </w:pPr>
    </w:p>
    <w:p w14:paraId="32275B34" w14:textId="77777777" w:rsidR="0046769A" w:rsidRDefault="0046769A" w:rsidP="00FB4261">
      <w:pPr>
        <w:spacing w:before="100" w:beforeAutospacing="1" w:after="100" w:afterAutospacing="1" w:line="240" w:lineRule="auto"/>
        <w:outlineLvl w:val="1"/>
        <w:rPr>
          <w:rFonts w:ascii="Times New Roman" w:hAnsi="Times New Roman" w:cs="Times New Roman"/>
          <w:sz w:val="24"/>
          <w:szCs w:val="24"/>
        </w:rPr>
      </w:pPr>
    </w:p>
    <w:p w14:paraId="52082D4B" w14:textId="77777777" w:rsidR="0046769A" w:rsidRDefault="0046769A" w:rsidP="00FB4261">
      <w:pPr>
        <w:spacing w:before="100" w:beforeAutospacing="1" w:after="100" w:afterAutospacing="1" w:line="240" w:lineRule="auto"/>
        <w:outlineLvl w:val="1"/>
        <w:rPr>
          <w:rFonts w:ascii="Times New Roman" w:hAnsi="Times New Roman" w:cs="Times New Roman"/>
          <w:sz w:val="24"/>
          <w:szCs w:val="24"/>
        </w:rPr>
      </w:pPr>
    </w:p>
    <w:p w14:paraId="0988BD0F" w14:textId="77777777" w:rsidR="0046769A" w:rsidRDefault="0046769A" w:rsidP="00FB4261">
      <w:pPr>
        <w:spacing w:before="100" w:beforeAutospacing="1" w:after="100" w:afterAutospacing="1" w:line="240" w:lineRule="auto"/>
        <w:outlineLvl w:val="1"/>
        <w:rPr>
          <w:rFonts w:ascii="Times New Roman" w:eastAsia="Times New Roman" w:hAnsi="Times New Roman" w:cs="Times New Roman"/>
          <w:b/>
          <w:bCs/>
          <w:kern w:val="0"/>
          <w:sz w:val="28"/>
          <w:szCs w:val="28"/>
          <w:lang w:eastAsia="en-IN"/>
          <w14:ligatures w14:val="none"/>
        </w:rPr>
      </w:pPr>
    </w:p>
    <w:p w14:paraId="41F8CDF2" w14:textId="1C1D8F75" w:rsidR="00FB4261" w:rsidRDefault="00FB4261" w:rsidP="00FB4261">
      <w:pPr>
        <w:spacing w:before="100" w:beforeAutospacing="1" w:after="100" w:afterAutospacing="1" w:line="240" w:lineRule="auto"/>
        <w:outlineLvl w:val="1"/>
        <w:rPr>
          <w:rFonts w:ascii="Times New Roman" w:eastAsia="Times New Roman" w:hAnsi="Times New Roman" w:cs="Times New Roman"/>
          <w:b/>
          <w:bCs/>
          <w:kern w:val="0"/>
          <w:sz w:val="28"/>
          <w:szCs w:val="28"/>
          <w:lang w:eastAsia="en-IN"/>
          <w14:ligatures w14:val="none"/>
        </w:rPr>
      </w:pPr>
      <w:r>
        <w:rPr>
          <w:rFonts w:ascii="Times New Roman" w:eastAsia="Times New Roman" w:hAnsi="Times New Roman" w:cs="Times New Roman"/>
          <w:b/>
          <w:bCs/>
          <w:kern w:val="0"/>
          <w:sz w:val="28"/>
          <w:szCs w:val="28"/>
          <w:lang w:eastAsia="en-IN"/>
          <w14:ligatures w14:val="none"/>
        </w:rPr>
        <w:t xml:space="preserve">2. Objectives: </w:t>
      </w:r>
    </w:p>
    <w:p w14:paraId="015EBB2D" w14:textId="7AEF1B57" w:rsidR="00FB4261" w:rsidRPr="00FB4261" w:rsidRDefault="00FB4261" w:rsidP="00FB4261">
      <w:pPr>
        <w:spacing w:before="100" w:beforeAutospacing="1" w:after="100" w:afterAutospacing="1" w:line="240" w:lineRule="auto"/>
        <w:outlineLvl w:val="1"/>
        <w:rPr>
          <w:rFonts w:ascii="Times New Roman" w:eastAsia="Times New Roman" w:hAnsi="Times New Roman" w:cs="Times New Roman"/>
          <w:b/>
          <w:bCs/>
          <w:kern w:val="0"/>
          <w:sz w:val="28"/>
          <w:szCs w:val="28"/>
          <w:lang w:eastAsia="en-IN"/>
          <w14:ligatures w14:val="none"/>
        </w:rPr>
      </w:pPr>
      <w:r w:rsidRPr="00FB4261">
        <w:rPr>
          <w:rFonts w:ascii="Times New Roman" w:eastAsia="Times New Roman" w:hAnsi="Times New Roman" w:cs="Times New Roman"/>
          <w:b/>
          <w:bCs/>
          <w:kern w:val="0"/>
          <w:sz w:val="28"/>
          <w:szCs w:val="28"/>
          <w:lang w:eastAsia="en-IN"/>
          <w14:ligatures w14:val="none"/>
        </w:rPr>
        <w:t>Primary Objective</w:t>
      </w:r>
    </w:p>
    <w:p w14:paraId="2A3F6ADE" w14:textId="77777777" w:rsidR="00FB4261" w:rsidRPr="00FB4261" w:rsidRDefault="00FB4261" w:rsidP="00FB4261">
      <w:p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FB4261">
        <w:rPr>
          <w:rFonts w:ascii="Times New Roman" w:eastAsia="Times New Roman" w:hAnsi="Times New Roman" w:cs="Times New Roman"/>
          <w:kern w:val="0"/>
          <w:sz w:val="24"/>
          <w:szCs w:val="24"/>
          <w:lang w:eastAsia="en-IN"/>
          <w14:ligatures w14:val="none"/>
        </w:rPr>
        <w:t>To evaluate the association between conversational AI usage frequency and depressive symptom severity among young adults in West Bengal.</w:t>
      </w:r>
    </w:p>
    <w:p w14:paraId="5DF37EFF" w14:textId="77777777" w:rsidR="00FB4261" w:rsidRPr="00FB4261" w:rsidRDefault="00FB4261" w:rsidP="00FB4261">
      <w:pPr>
        <w:spacing w:before="100" w:beforeAutospacing="1" w:after="100" w:afterAutospacing="1" w:line="240" w:lineRule="auto"/>
        <w:outlineLvl w:val="1"/>
        <w:rPr>
          <w:rFonts w:ascii="Times New Roman" w:eastAsia="Times New Roman" w:hAnsi="Times New Roman" w:cs="Times New Roman"/>
          <w:b/>
          <w:bCs/>
          <w:kern w:val="0"/>
          <w:sz w:val="28"/>
          <w:szCs w:val="28"/>
          <w:lang w:eastAsia="en-IN"/>
          <w14:ligatures w14:val="none"/>
        </w:rPr>
      </w:pPr>
      <w:r w:rsidRPr="00FB4261">
        <w:rPr>
          <w:rFonts w:ascii="Times New Roman" w:eastAsia="Times New Roman" w:hAnsi="Times New Roman" w:cs="Times New Roman"/>
          <w:b/>
          <w:bCs/>
          <w:kern w:val="0"/>
          <w:sz w:val="28"/>
          <w:szCs w:val="28"/>
          <w:lang w:eastAsia="en-IN"/>
          <w14:ligatures w14:val="none"/>
        </w:rPr>
        <w:t>Secondary Objectives</w:t>
      </w:r>
    </w:p>
    <w:p w14:paraId="615BD264" w14:textId="77777777" w:rsidR="00FB4261" w:rsidRPr="00FB4261" w:rsidRDefault="00FB4261" w:rsidP="00FB4261">
      <w:pPr>
        <w:numPr>
          <w:ilvl w:val="0"/>
          <w:numId w:val="28"/>
        </w:num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FB4261">
        <w:rPr>
          <w:rFonts w:ascii="Times New Roman" w:eastAsia="Times New Roman" w:hAnsi="Times New Roman" w:cs="Times New Roman"/>
          <w:kern w:val="0"/>
          <w:sz w:val="24"/>
          <w:szCs w:val="24"/>
          <w:lang w:eastAsia="en-IN"/>
          <w14:ligatures w14:val="none"/>
        </w:rPr>
        <w:t>To identify the most commonly used conversational AI platforms among young adults.</w:t>
      </w:r>
    </w:p>
    <w:p w14:paraId="1AA32F15" w14:textId="77777777" w:rsidR="00FB4261" w:rsidRPr="00FB4261" w:rsidRDefault="00FB4261" w:rsidP="00FB4261">
      <w:pPr>
        <w:numPr>
          <w:ilvl w:val="0"/>
          <w:numId w:val="28"/>
        </w:num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FB4261">
        <w:rPr>
          <w:rFonts w:ascii="Times New Roman" w:eastAsia="Times New Roman" w:hAnsi="Times New Roman" w:cs="Times New Roman"/>
          <w:kern w:val="0"/>
          <w:sz w:val="24"/>
          <w:szCs w:val="24"/>
          <w:lang w:eastAsia="en-IN"/>
          <w14:ligatures w14:val="none"/>
        </w:rPr>
        <w:t>To assess the primary purposes of conversational AI usage.</w:t>
      </w:r>
    </w:p>
    <w:p w14:paraId="0151E990" w14:textId="77777777" w:rsidR="00FB4261" w:rsidRPr="00FB4261" w:rsidRDefault="00FB4261" w:rsidP="00FB4261">
      <w:pPr>
        <w:numPr>
          <w:ilvl w:val="0"/>
          <w:numId w:val="28"/>
        </w:num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FB4261">
        <w:rPr>
          <w:rFonts w:ascii="Times New Roman" w:eastAsia="Times New Roman" w:hAnsi="Times New Roman" w:cs="Times New Roman"/>
          <w:kern w:val="0"/>
          <w:sz w:val="24"/>
          <w:szCs w:val="24"/>
          <w:lang w:eastAsia="en-IN"/>
          <w14:ligatures w14:val="none"/>
        </w:rPr>
        <w:t>To compare depressive symptom severity across different AI usage groups.</w:t>
      </w:r>
    </w:p>
    <w:p w14:paraId="3E79DDE1" w14:textId="09902BDB" w:rsidR="00FB4261" w:rsidRPr="00FB4261" w:rsidRDefault="00FB4261" w:rsidP="00FB4261">
      <w:pPr>
        <w:spacing w:after="0" w:line="240" w:lineRule="auto"/>
        <w:rPr>
          <w:rFonts w:ascii="Times New Roman" w:eastAsia="Times New Roman" w:hAnsi="Times New Roman" w:cs="Times New Roman"/>
          <w:kern w:val="0"/>
          <w:sz w:val="24"/>
          <w:szCs w:val="24"/>
          <w:lang w:eastAsia="en-IN"/>
          <w14:ligatures w14:val="none"/>
        </w:rPr>
      </w:pPr>
    </w:p>
    <w:p w14:paraId="6441CCCA" w14:textId="0AA268E1" w:rsidR="00FB4261" w:rsidRPr="00FB4261" w:rsidRDefault="00FB4261" w:rsidP="00FB4261">
      <w:pPr>
        <w:spacing w:before="100" w:beforeAutospacing="1" w:after="100" w:afterAutospacing="1" w:line="240" w:lineRule="auto"/>
        <w:outlineLvl w:val="0"/>
        <w:rPr>
          <w:rFonts w:ascii="Times New Roman" w:eastAsia="Times New Roman" w:hAnsi="Times New Roman" w:cs="Times New Roman"/>
          <w:b/>
          <w:bCs/>
          <w:kern w:val="36"/>
          <w:sz w:val="28"/>
          <w:szCs w:val="28"/>
          <w:lang w:eastAsia="en-IN"/>
          <w14:ligatures w14:val="none"/>
        </w:rPr>
      </w:pPr>
      <w:r>
        <w:rPr>
          <w:rFonts w:ascii="Times New Roman" w:eastAsia="Times New Roman" w:hAnsi="Times New Roman" w:cs="Times New Roman"/>
          <w:b/>
          <w:bCs/>
          <w:kern w:val="36"/>
          <w:sz w:val="28"/>
          <w:szCs w:val="28"/>
          <w:lang w:eastAsia="en-IN"/>
          <w14:ligatures w14:val="none"/>
        </w:rPr>
        <w:t xml:space="preserve">2.1 </w:t>
      </w:r>
      <w:r w:rsidRPr="00FB4261">
        <w:rPr>
          <w:rFonts w:ascii="Times New Roman" w:eastAsia="Times New Roman" w:hAnsi="Times New Roman" w:cs="Times New Roman"/>
          <w:b/>
          <w:bCs/>
          <w:kern w:val="36"/>
          <w:sz w:val="28"/>
          <w:szCs w:val="28"/>
          <w:lang w:eastAsia="en-IN"/>
          <w14:ligatures w14:val="none"/>
        </w:rPr>
        <w:t>HYPOTHESI</w:t>
      </w:r>
      <w:r>
        <w:rPr>
          <w:rFonts w:ascii="Times New Roman" w:eastAsia="Times New Roman" w:hAnsi="Times New Roman" w:cs="Times New Roman"/>
          <w:b/>
          <w:bCs/>
          <w:kern w:val="36"/>
          <w:sz w:val="28"/>
          <w:szCs w:val="28"/>
          <w:lang w:eastAsia="en-IN"/>
          <w14:ligatures w14:val="none"/>
        </w:rPr>
        <w:t>S</w:t>
      </w:r>
    </w:p>
    <w:p w14:paraId="4B5A54B2" w14:textId="77777777" w:rsidR="00FB4261" w:rsidRPr="00FB4261" w:rsidRDefault="00FB4261" w:rsidP="00FB4261">
      <w:pPr>
        <w:spacing w:before="100" w:beforeAutospacing="1" w:after="100" w:afterAutospacing="1" w:line="240" w:lineRule="auto"/>
        <w:outlineLvl w:val="2"/>
        <w:rPr>
          <w:rFonts w:ascii="Times New Roman" w:eastAsia="Times New Roman" w:hAnsi="Times New Roman" w:cs="Times New Roman"/>
          <w:b/>
          <w:bCs/>
          <w:kern w:val="0"/>
          <w:sz w:val="27"/>
          <w:szCs w:val="27"/>
          <w:lang w:eastAsia="en-IN"/>
          <w14:ligatures w14:val="none"/>
        </w:rPr>
      </w:pPr>
      <w:r w:rsidRPr="00FB4261">
        <w:rPr>
          <w:rFonts w:ascii="Times New Roman" w:eastAsia="Times New Roman" w:hAnsi="Times New Roman" w:cs="Times New Roman"/>
          <w:b/>
          <w:bCs/>
          <w:kern w:val="0"/>
          <w:sz w:val="27"/>
          <w:szCs w:val="27"/>
          <w:lang w:eastAsia="en-IN"/>
          <w14:ligatures w14:val="none"/>
        </w:rPr>
        <w:t>Null Hypothesis (H0)</w:t>
      </w:r>
    </w:p>
    <w:p w14:paraId="63701F68" w14:textId="77777777" w:rsidR="00FB4261" w:rsidRPr="00FB4261" w:rsidRDefault="00FB4261" w:rsidP="00FB4261">
      <w:p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FB4261">
        <w:rPr>
          <w:rFonts w:ascii="Times New Roman" w:eastAsia="Times New Roman" w:hAnsi="Times New Roman" w:cs="Times New Roman"/>
          <w:kern w:val="0"/>
          <w:sz w:val="24"/>
          <w:szCs w:val="24"/>
          <w:lang w:eastAsia="en-IN"/>
          <w14:ligatures w14:val="none"/>
        </w:rPr>
        <w:t>There is no statistically significant association between conversational AI usage frequency and depressive symptom severity among young adults in West Bengal.</w:t>
      </w:r>
    </w:p>
    <w:p w14:paraId="5F71C474" w14:textId="77777777" w:rsidR="00FB4261" w:rsidRPr="00FB4261" w:rsidRDefault="00FB4261" w:rsidP="00FB4261">
      <w:pPr>
        <w:spacing w:before="100" w:beforeAutospacing="1" w:after="100" w:afterAutospacing="1" w:line="240" w:lineRule="auto"/>
        <w:outlineLvl w:val="2"/>
        <w:rPr>
          <w:rFonts w:ascii="Times New Roman" w:eastAsia="Times New Roman" w:hAnsi="Times New Roman" w:cs="Times New Roman"/>
          <w:b/>
          <w:bCs/>
          <w:kern w:val="0"/>
          <w:sz w:val="27"/>
          <w:szCs w:val="27"/>
          <w:lang w:eastAsia="en-IN"/>
          <w14:ligatures w14:val="none"/>
        </w:rPr>
      </w:pPr>
      <w:r w:rsidRPr="00FB4261">
        <w:rPr>
          <w:rFonts w:ascii="Times New Roman" w:eastAsia="Times New Roman" w:hAnsi="Times New Roman" w:cs="Times New Roman"/>
          <w:b/>
          <w:bCs/>
          <w:kern w:val="0"/>
          <w:sz w:val="27"/>
          <w:szCs w:val="27"/>
          <w:lang w:eastAsia="en-IN"/>
          <w14:ligatures w14:val="none"/>
        </w:rPr>
        <w:t>Alternative Hypothesis (H1)</w:t>
      </w:r>
    </w:p>
    <w:p w14:paraId="2A8A70A8" w14:textId="77777777" w:rsidR="00FB4261" w:rsidRPr="00FB4261" w:rsidRDefault="00FB4261" w:rsidP="00FB4261">
      <w:p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FB4261">
        <w:rPr>
          <w:rFonts w:ascii="Times New Roman" w:eastAsia="Times New Roman" w:hAnsi="Times New Roman" w:cs="Times New Roman"/>
          <w:kern w:val="0"/>
          <w:sz w:val="24"/>
          <w:szCs w:val="24"/>
          <w:lang w:eastAsia="en-IN"/>
          <w14:ligatures w14:val="none"/>
        </w:rPr>
        <w:t>There is a statistically significant association between conversational AI usage frequency and depressive symptom severity among young adults in West Bengal.</w:t>
      </w:r>
    </w:p>
    <w:p w14:paraId="1C10A0B2" w14:textId="77777777" w:rsidR="00FB4261" w:rsidRPr="00FB4261" w:rsidRDefault="00FB4261" w:rsidP="00FB4261">
      <w:p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FB4261">
        <w:rPr>
          <w:rFonts w:ascii="Times New Roman" w:eastAsia="Times New Roman" w:hAnsi="Times New Roman" w:cs="Times New Roman"/>
          <w:kern w:val="0"/>
          <w:sz w:val="24"/>
          <w:szCs w:val="24"/>
          <w:lang w:eastAsia="en-IN"/>
          <w14:ligatures w14:val="none"/>
        </w:rPr>
        <w:t>NOTE: Your current manuscript incorrectly labels hypotheses as H1 and H2.</w:t>
      </w:r>
    </w:p>
    <w:p w14:paraId="2A867AC2" w14:textId="77777777" w:rsidR="00FB4261" w:rsidRDefault="00FB4261" w:rsidP="00C623D7">
      <w:pPr>
        <w:pStyle w:val="NormalWeb"/>
        <w:jc w:val="both"/>
        <w:rPr>
          <w:b/>
          <w:bCs/>
          <w:u w:val="single"/>
        </w:rPr>
      </w:pPr>
    </w:p>
    <w:p w14:paraId="3BF6B9DC" w14:textId="71CF79A3" w:rsidR="0046769A" w:rsidRPr="0046769A" w:rsidRDefault="0046769A" w:rsidP="0046769A">
      <w:pPr>
        <w:spacing w:before="100" w:beforeAutospacing="1" w:after="100" w:afterAutospacing="1" w:line="240" w:lineRule="auto"/>
        <w:outlineLvl w:val="1"/>
        <w:rPr>
          <w:rFonts w:ascii="Times New Roman" w:eastAsia="Times New Roman" w:hAnsi="Times New Roman" w:cs="Times New Roman"/>
          <w:b/>
          <w:bCs/>
          <w:kern w:val="0"/>
          <w:sz w:val="28"/>
          <w:szCs w:val="28"/>
          <w:lang w:eastAsia="en-IN"/>
          <w14:ligatures w14:val="none"/>
        </w:rPr>
      </w:pPr>
      <w:r w:rsidRPr="0046769A">
        <w:rPr>
          <w:rFonts w:ascii="Times New Roman" w:eastAsia="Times New Roman" w:hAnsi="Times New Roman" w:cs="Times New Roman"/>
          <w:b/>
          <w:bCs/>
          <w:kern w:val="0"/>
          <w:sz w:val="28"/>
          <w:szCs w:val="28"/>
          <w:lang w:eastAsia="en-IN"/>
          <w14:ligatures w14:val="none"/>
        </w:rPr>
        <w:t>3</w:t>
      </w:r>
      <w:r>
        <w:rPr>
          <w:rFonts w:ascii="Times New Roman" w:eastAsia="Times New Roman" w:hAnsi="Times New Roman" w:cs="Times New Roman"/>
          <w:b/>
          <w:bCs/>
          <w:kern w:val="0"/>
          <w:sz w:val="28"/>
          <w:szCs w:val="28"/>
          <w:lang w:eastAsia="en-IN"/>
          <w14:ligatures w14:val="none"/>
        </w:rPr>
        <w:t>.</w:t>
      </w:r>
      <w:r w:rsidRPr="0046769A">
        <w:rPr>
          <w:rFonts w:ascii="Times New Roman" w:eastAsia="Times New Roman" w:hAnsi="Times New Roman" w:cs="Times New Roman"/>
          <w:b/>
          <w:bCs/>
          <w:kern w:val="0"/>
          <w:sz w:val="28"/>
          <w:szCs w:val="28"/>
          <w:lang w:eastAsia="en-IN"/>
          <w14:ligatures w14:val="none"/>
        </w:rPr>
        <w:t xml:space="preserve"> Methodology</w:t>
      </w:r>
    </w:p>
    <w:p w14:paraId="0344F468" w14:textId="77777777" w:rsidR="0046769A" w:rsidRPr="0046769A" w:rsidRDefault="0046769A" w:rsidP="0046769A">
      <w:pPr>
        <w:spacing w:before="100" w:beforeAutospacing="1" w:after="100" w:afterAutospacing="1" w:line="360" w:lineRule="auto"/>
        <w:jc w:val="both"/>
        <w:rPr>
          <w:rFonts w:ascii="Times New Roman" w:eastAsia="Times New Roman" w:hAnsi="Times New Roman" w:cs="Times New Roman"/>
          <w:kern w:val="0"/>
          <w:sz w:val="24"/>
          <w:szCs w:val="24"/>
          <w:lang w:eastAsia="en-IN"/>
          <w14:ligatures w14:val="none"/>
        </w:rPr>
      </w:pPr>
      <w:r w:rsidRPr="0046769A">
        <w:rPr>
          <w:rFonts w:ascii="Times New Roman" w:eastAsia="Times New Roman" w:hAnsi="Times New Roman" w:cs="Times New Roman"/>
          <w:kern w:val="0"/>
          <w:sz w:val="24"/>
          <w:szCs w:val="24"/>
          <w:lang w:eastAsia="en-IN"/>
          <w14:ligatures w14:val="none"/>
        </w:rPr>
        <w:t>Prior to data collection, content and face validity of the survey instrument were assessed by two academic experts with doctoral qualifications in psychology and measurement-evaluation. The experts reviewed the drafted questionnaire items to evaluate their relevance, clarity, and appropriateness for the objectives of the study. Based on their recommendations, suitable psychological assessment tools and survey items were finalized.</w:t>
      </w:r>
    </w:p>
    <w:p w14:paraId="0760F833" w14:textId="77777777" w:rsidR="0046769A" w:rsidRPr="0046769A" w:rsidRDefault="0046769A" w:rsidP="0046769A">
      <w:pPr>
        <w:spacing w:before="100" w:beforeAutospacing="1" w:after="100" w:afterAutospacing="1" w:line="360" w:lineRule="auto"/>
        <w:jc w:val="both"/>
        <w:rPr>
          <w:rFonts w:ascii="Times New Roman" w:eastAsia="Times New Roman" w:hAnsi="Times New Roman" w:cs="Times New Roman"/>
          <w:kern w:val="0"/>
          <w:sz w:val="24"/>
          <w:szCs w:val="24"/>
          <w:lang w:eastAsia="en-IN"/>
          <w14:ligatures w14:val="none"/>
        </w:rPr>
      </w:pPr>
      <w:r w:rsidRPr="0046769A">
        <w:rPr>
          <w:rFonts w:ascii="Times New Roman" w:eastAsia="Times New Roman" w:hAnsi="Times New Roman" w:cs="Times New Roman"/>
          <w:kern w:val="0"/>
          <w:sz w:val="24"/>
          <w:szCs w:val="24"/>
          <w:lang w:eastAsia="en-IN"/>
          <w14:ligatures w14:val="none"/>
        </w:rPr>
        <w:t>The finalized questionnaire was distributed online through Google Forms. Data collection was conducted over a period of 45 days and resulted in responses from 231 participants, with a non-</w:t>
      </w:r>
      <w:r w:rsidRPr="0046769A">
        <w:rPr>
          <w:rFonts w:ascii="Times New Roman" w:eastAsia="Times New Roman" w:hAnsi="Times New Roman" w:cs="Times New Roman"/>
          <w:kern w:val="0"/>
          <w:sz w:val="24"/>
          <w:szCs w:val="24"/>
          <w:lang w:eastAsia="en-IN"/>
          <w14:ligatures w14:val="none"/>
        </w:rPr>
        <w:lastRenderedPageBreak/>
        <w:t>response rate of 29.8%. The collected data were cleaned, coded, and organized using Microsoft Excel prior to statistical analysis.</w:t>
      </w:r>
    </w:p>
    <w:p w14:paraId="2E1E7BC5" w14:textId="77777777" w:rsidR="0046769A" w:rsidRPr="0046769A" w:rsidRDefault="0046769A" w:rsidP="0046769A">
      <w:pPr>
        <w:spacing w:before="100" w:beforeAutospacing="1" w:after="100" w:afterAutospacing="1" w:line="360" w:lineRule="auto"/>
        <w:jc w:val="both"/>
        <w:rPr>
          <w:rFonts w:ascii="Times New Roman" w:eastAsia="Times New Roman" w:hAnsi="Times New Roman" w:cs="Times New Roman"/>
          <w:kern w:val="0"/>
          <w:sz w:val="24"/>
          <w:szCs w:val="24"/>
          <w:lang w:eastAsia="en-IN"/>
          <w14:ligatures w14:val="none"/>
        </w:rPr>
      </w:pPr>
      <w:r w:rsidRPr="0046769A">
        <w:rPr>
          <w:rFonts w:ascii="Times New Roman" w:eastAsia="Times New Roman" w:hAnsi="Times New Roman" w:cs="Times New Roman"/>
          <w:kern w:val="0"/>
          <w:sz w:val="24"/>
          <w:szCs w:val="24"/>
          <w:lang w:eastAsia="en-IN"/>
          <w14:ligatures w14:val="none"/>
        </w:rPr>
        <w:t>The present study employed a cross-sectional online survey design to examine the association between conversational AI usage and depressive symptoms among young adults. A convenience-based quasi-purposive sampling technique with a snowballing approach was adopted, wherein initial participants were encouraged to share the survey link within their peer networks to expand the respondent pool.</w:t>
      </w:r>
    </w:p>
    <w:p w14:paraId="627F0AB9" w14:textId="77777777" w:rsidR="0046769A" w:rsidRPr="0046769A" w:rsidRDefault="0046769A" w:rsidP="0046769A">
      <w:pPr>
        <w:spacing w:before="100" w:beforeAutospacing="1" w:after="100" w:afterAutospacing="1" w:line="360" w:lineRule="auto"/>
        <w:jc w:val="both"/>
        <w:rPr>
          <w:rFonts w:ascii="Times New Roman" w:eastAsia="Times New Roman" w:hAnsi="Times New Roman" w:cs="Times New Roman"/>
          <w:kern w:val="0"/>
          <w:sz w:val="24"/>
          <w:szCs w:val="24"/>
          <w:lang w:eastAsia="en-IN"/>
          <w14:ligatures w14:val="none"/>
        </w:rPr>
      </w:pPr>
      <w:r w:rsidRPr="0046769A">
        <w:rPr>
          <w:rFonts w:ascii="Times New Roman" w:eastAsia="Times New Roman" w:hAnsi="Times New Roman" w:cs="Times New Roman"/>
          <w:kern w:val="0"/>
          <w:sz w:val="24"/>
          <w:szCs w:val="24"/>
          <w:lang w:eastAsia="en-IN"/>
          <w14:ligatures w14:val="none"/>
        </w:rPr>
        <w:t>A total of 231 university students and working professionals aged 18–25 years from the southern region of West Bengal participated in the study. Participants represented multiple academic disciplines, including science, arts, commerce, legal studies, fine arts and performing arts, and applied sciences. Recruitment was conducted through academic networks and social media platforms. Participation was entirely voluntary, and informed consent was obtained electronically from all respondents before survey participation.</w:t>
      </w:r>
    </w:p>
    <w:p w14:paraId="3ECB47D1" w14:textId="77777777" w:rsidR="0046769A" w:rsidRPr="0046769A" w:rsidRDefault="0046769A" w:rsidP="0046769A">
      <w:pPr>
        <w:spacing w:before="100" w:beforeAutospacing="1" w:after="100" w:afterAutospacing="1" w:line="360" w:lineRule="auto"/>
        <w:jc w:val="both"/>
        <w:rPr>
          <w:rFonts w:ascii="Times New Roman" w:eastAsia="Times New Roman" w:hAnsi="Times New Roman" w:cs="Times New Roman"/>
          <w:kern w:val="0"/>
          <w:sz w:val="24"/>
          <w:szCs w:val="24"/>
          <w:lang w:eastAsia="en-IN"/>
          <w14:ligatures w14:val="none"/>
        </w:rPr>
      </w:pPr>
      <w:r w:rsidRPr="0046769A">
        <w:rPr>
          <w:rFonts w:ascii="Times New Roman" w:eastAsia="Times New Roman" w:hAnsi="Times New Roman" w:cs="Times New Roman"/>
          <w:kern w:val="0"/>
          <w:sz w:val="24"/>
          <w:szCs w:val="24"/>
          <w:lang w:eastAsia="en-IN"/>
          <w14:ligatures w14:val="none"/>
        </w:rPr>
        <w:t>Depressive symptoms were assessed using the Patient Health Questionnaire-9 (PHQ-9), a widely validated and internationally accepted screening instrument for depression based on the Diagnostic and Statistical Manual of Mental Disorders (DSM) criteria for major depressive disorder. The PHQ-9 consists of nine items evaluating core depressive symptoms experienced during the preceding two weeks (Yu et al., 2012).</w:t>
      </w:r>
    </w:p>
    <w:p w14:paraId="178EEE9A" w14:textId="77777777" w:rsidR="0046769A" w:rsidRPr="0046769A" w:rsidRDefault="0046769A" w:rsidP="0046769A">
      <w:pPr>
        <w:spacing w:before="100" w:beforeAutospacing="1" w:after="100" w:afterAutospacing="1" w:line="360" w:lineRule="auto"/>
        <w:jc w:val="both"/>
        <w:rPr>
          <w:rFonts w:ascii="Times New Roman" w:eastAsia="Times New Roman" w:hAnsi="Times New Roman" w:cs="Times New Roman"/>
          <w:kern w:val="0"/>
          <w:sz w:val="24"/>
          <w:szCs w:val="24"/>
          <w:lang w:eastAsia="en-IN"/>
          <w14:ligatures w14:val="none"/>
        </w:rPr>
      </w:pPr>
      <w:r w:rsidRPr="0046769A">
        <w:rPr>
          <w:rFonts w:ascii="Times New Roman" w:eastAsia="Times New Roman" w:hAnsi="Times New Roman" w:cs="Times New Roman"/>
          <w:kern w:val="0"/>
          <w:sz w:val="24"/>
          <w:szCs w:val="24"/>
          <w:lang w:eastAsia="en-IN"/>
          <w14:ligatures w14:val="none"/>
        </w:rPr>
        <w:t>Responses to each item were recorded using a four-point Likert scale ranging from 0 (“not at all”) to 3 (“nearly every day”). Total PHQ-9 scores range from 0 to 27, with higher scores indicating greater severity of depressive symptoms. Depression severity was categorized according to standard PHQ-9 cut-off values as follows:</w:t>
      </w:r>
    </w:p>
    <w:p w14:paraId="61643CF8" w14:textId="77777777" w:rsidR="0046769A" w:rsidRPr="0046769A" w:rsidRDefault="0046769A" w:rsidP="0046769A">
      <w:pPr>
        <w:numPr>
          <w:ilvl w:val="0"/>
          <w:numId w:val="29"/>
        </w:numPr>
        <w:spacing w:before="100" w:beforeAutospacing="1" w:after="100" w:afterAutospacing="1" w:line="360" w:lineRule="auto"/>
        <w:jc w:val="both"/>
        <w:rPr>
          <w:rFonts w:ascii="Times New Roman" w:eastAsia="Times New Roman" w:hAnsi="Times New Roman" w:cs="Times New Roman"/>
          <w:kern w:val="0"/>
          <w:sz w:val="24"/>
          <w:szCs w:val="24"/>
          <w:lang w:eastAsia="en-IN"/>
          <w14:ligatures w14:val="none"/>
        </w:rPr>
      </w:pPr>
      <w:r w:rsidRPr="0046769A">
        <w:rPr>
          <w:rFonts w:ascii="Times New Roman" w:eastAsia="Times New Roman" w:hAnsi="Times New Roman" w:cs="Times New Roman"/>
          <w:kern w:val="0"/>
          <w:sz w:val="24"/>
          <w:szCs w:val="24"/>
          <w:lang w:eastAsia="en-IN"/>
          <w14:ligatures w14:val="none"/>
        </w:rPr>
        <w:t xml:space="preserve">0–4: Minimal or no depression </w:t>
      </w:r>
    </w:p>
    <w:p w14:paraId="5D83EAAE" w14:textId="77777777" w:rsidR="0046769A" w:rsidRPr="0046769A" w:rsidRDefault="0046769A" w:rsidP="0046769A">
      <w:pPr>
        <w:numPr>
          <w:ilvl w:val="0"/>
          <w:numId w:val="29"/>
        </w:numPr>
        <w:spacing w:before="100" w:beforeAutospacing="1" w:after="100" w:afterAutospacing="1" w:line="360" w:lineRule="auto"/>
        <w:jc w:val="both"/>
        <w:rPr>
          <w:rFonts w:ascii="Times New Roman" w:eastAsia="Times New Roman" w:hAnsi="Times New Roman" w:cs="Times New Roman"/>
          <w:kern w:val="0"/>
          <w:sz w:val="24"/>
          <w:szCs w:val="24"/>
          <w:lang w:eastAsia="en-IN"/>
          <w14:ligatures w14:val="none"/>
        </w:rPr>
      </w:pPr>
      <w:r w:rsidRPr="0046769A">
        <w:rPr>
          <w:rFonts w:ascii="Times New Roman" w:eastAsia="Times New Roman" w:hAnsi="Times New Roman" w:cs="Times New Roman"/>
          <w:kern w:val="0"/>
          <w:sz w:val="24"/>
          <w:szCs w:val="24"/>
          <w:lang w:eastAsia="en-IN"/>
          <w14:ligatures w14:val="none"/>
        </w:rPr>
        <w:t xml:space="preserve">5–9: Mild depression </w:t>
      </w:r>
    </w:p>
    <w:p w14:paraId="28CF0754" w14:textId="77777777" w:rsidR="0046769A" w:rsidRPr="0046769A" w:rsidRDefault="0046769A" w:rsidP="0046769A">
      <w:pPr>
        <w:numPr>
          <w:ilvl w:val="0"/>
          <w:numId w:val="29"/>
        </w:numPr>
        <w:spacing w:before="100" w:beforeAutospacing="1" w:after="100" w:afterAutospacing="1" w:line="360" w:lineRule="auto"/>
        <w:jc w:val="both"/>
        <w:rPr>
          <w:rFonts w:ascii="Times New Roman" w:eastAsia="Times New Roman" w:hAnsi="Times New Roman" w:cs="Times New Roman"/>
          <w:kern w:val="0"/>
          <w:sz w:val="24"/>
          <w:szCs w:val="24"/>
          <w:lang w:eastAsia="en-IN"/>
          <w14:ligatures w14:val="none"/>
        </w:rPr>
      </w:pPr>
      <w:r w:rsidRPr="0046769A">
        <w:rPr>
          <w:rFonts w:ascii="Times New Roman" w:eastAsia="Times New Roman" w:hAnsi="Times New Roman" w:cs="Times New Roman"/>
          <w:kern w:val="0"/>
          <w:sz w:val="24"/>
          <w:szCs w:val="24"/>
          <w:lang w:eastAsia="en-IN"/>
          <w14:ligatures w14:val="none"/>
        </w:rPr>
        <w:t xml:space="preserve">10–14: Moderate depression </w:t>
      </w:r>
    </w:p>
    <w:p w14:paraId="2958ED7F" w14:textId="77777777" w:rsidR="0046769A" w:rsidRPr="0046769A" w:rsidRDefault="0046769A" w:rsidP="0046769A">
      <w:pPr>
        <w:numPr>
          <w:ilvl w:val="0"/>
          <w:numId w:val="29"/>
        </w:numPr>
        <w:spacing w:before="100" w:beforeAutospacing="1" w:after="100" w:afterAutospacing="1" w:line="360" w:lineRule="auto"/>
        <w:jc w:val="both"/>
        <w:rPr>
          <w:rFonts w:ascii="Times New Roman" w:eastAsia="Times New Roman" w:hAnsi="Times New Roman" w:cs="Times New Roman"/>
          <w:kern w:val="0"/>
          <w:sz w:val="24"/>
          <w:szCs w:val="24"/>
          <w:lang w:eastAsia="en-IN"/>
          <w14:ligatures w14:val="none"/>
        </w:rPr>
      </w:pPr>
      <w:r w:rsidRPr="0046769A">
        <w:rPr>
          <w:rFonts w:ascii="Times New Roman" w:eastAsia="Times New Roman" w:hAnsi="Times New Roman" w:cs="Times New Roman"/>
          <w:kern w:val="0"/>
          <w:sz w:val="24"/>
          <w:szCs w:val="24"/>
          <w:lang w:eastAsia="en-IN"/>
          <w14:ligatures w14:val="none"/>
        </w:rPr>
        <w:t xml:space="preserve">15–19: Moderately severe depression </w:t>
      </w:r>
    </w:p>
    <w:p w14:paraId="539BDBA8" w14:textId="77777777" w:rsidR="0046769A" w:rsidRPr="0046769A" w:rsidRDefault="0046769A" w:rsidP="0046769A">
      <w:pPr>
        <w:numPr>
          <w:ilvl w:val="0"/>
          <w:numId w:val="29"/>
        </w:numPr>
        <w:spacing w:before="100" w:beforeAutospacing="1" w:after="100" w:afterAutospacing="1" w:line="360" w:lineRule="auto"/>
        <w:jc w:val="both"/>
        <w:rPr>
          <w:rFonts w:ascii="Times New Roman" w:eastAsia="Times New Roman" w:hAnsi="Times New Roman" w:cs="Times New Roman"/>
          <w:kern w:val="0"/>
          <w:sz w:val="24"/>
          <w:szCs w:val="24"/>
          <w:lang w:eastAsia="en-IN"/>
          <w14:ligatures w14:val="none"/>
        </w:rPr>
      </w:pPr>
      <w:r w:rsidRPr="0046769A">
        <w:rPr>
          <w:rFonts w:ascii="Times New Roman" w:eastAsia="Times New Roman" w:hAnsi="Times New Roman" w:cs="Times New Roman"/>
          <w:kern w:val="0"/>
          <w:sz w:val="24"/>
          <w:szCs w:val="24"/>
          <w:lang w:eastAsia="en-IN"/>
          <w14:ligatures w14:val="none"/>
        </w:rPr>
        <w:t xml:space="preserve">20–27: Severe depression </w:t>
      </w:r>
    </w:p>
    <w:p w14:paraId="7A6FE71D" w14:textId="041BDF1F" w:rsidR="0046769A" w:rsidRPr="0046769A" w:rsidRDefault="0046769A" w:rsidP="0046769A">
      <w:pPr>
        <w:spacing w:before="100" w:beforeAutospacing="1" w:after="100" w:afterAutospacing="1" w:line="360" w:lineRule="auto"/>
        <w:jc w:val="both"/>
        <w:rPr>
          <w:rFonts w:ascii="Times New Roman" w:eastAsia="Times New Roman" w:hAnsi="Times New Roman" w:cs="Times New Roman"/>
          <w:kern w:val="0"/>
          <w:sz w:val="24"/>
          <w:szCs w:val="24"/>
          <w:lang w:eastAsia="en-IN"/>
          <w14:ligatures w14:val="none"/>
        </w:rPr>
      </w:pPr>
      <w:r w:rsidRPr="0046769A">
        <w:rPr>
          <w:rFonts w:ascii="Times New Roman" w:eastAsia="Times New Roman" w:hAnsi="Times New Roman" w:cs="Times New Roman"/>
          <w:kern w:val="0"/>
          <w:sz w:val="24"/>
          <w:szCs w:val="24"/>
          <w:lang w:eastAsia="en-IN"/>
          <w14:ligatures w14:val="none"/>
        </w:rPr>
        <w:t xml:space="preserve">In addition to the PHQ-9, participants completed a structured questionnaire assessing conversational AI usage patterns, frequency of interaction, and primary purposes of AI use. </w:t>
      </w:r>
      <w:r w:rsidRPr="0046769A">
        <w:rPr>
          <w:rFonts w:ascii="Times New Roman" w:eastAsia="Times New Roman" w:hAnsi="Times New Roman" w:cs="Times New Roman"/>
          <w:kern w:val="0"/>
          <w:sz w:val="24"/>
          <w:szCs w:val="24"/>
          <w:lang w:eastAsia="en-IN"/>
          <w14:ligatures w14:val="none"/>
        </w:rPr>
        <w:lastRenderedPageBreak/>
        <w:t>Correlation analysis was performed to examine the relationship between conversational AI usage frequency and PHQ-9 depression scores. The effectiveness of the study was therefore evaluated using a combination of a standardized psychological assessment instrument and a structured AI usage survey.</w:t>
      </w:r>
    </w:p>
    <w:p w14:paraId="7BD252E8" w14:textId="03BCFBFE" w:rsidR="00190A02" w:rsidRPr="005A17B4" w:rsidRDefault="0046769A" w:rsidP="00C623D7">
      <w:pPr>
        <w:pStyle w:val="Heading3"/>
        <w:shd w:val="clear" w:color="auto" w:fill="FFFFFF"/>
        <w:spacing w:before="0" w:line="450" w:lineRule="atLeast"/>
        <w:jc w:val="both"/>
        <w:rPr>
          <w:rFonts w:ascii="Times New Roman" w:hAnsi="Times New Roman" w:cs="Times New Roman"/>
          <w:b/>
          <w:bCs/>
          <w:color w:val="1B1B1B"/>
        </w:rPr>
      </w:pPr>
      <w:r>
        <w:rPr>
          <w:rFonts w:ascii="Times New Roman" w:hAnsi="Times New Roman" w:cs="Times New Roman"/>
          <w:b/>
          <w:bCs/>
          <w:color w:val="1B1B1B"/>
        </w:rPr>
        <w:t>3.1</w:t>
      </w:r>
      <w:r w:rsidR="00190A02" w:rsidRPr="005A17B4">
        <w:rPr>
          <w:rFonts w:ascii="Times New Roman" w:hAnsi="Times New Roman" w:cs="Times New Roman"/>
          <w:b/>
          <w:bCs/>
          <w:color w:val="1B1B1B"/>
        </w:rPr>
        <w:t xml:space="preserve"> Sample size</w:t>
      </w:r>
    </w:p>
    <w:p w14:paraId="40BAD4CC" w14:textId="78F88669" w:rsidR="00190A02" w:rsidRPr="007B3F96" w:rsidRDefault="00190A02" w:rsidP="0046769A">
      <w:pPr>
        <w:pStyle w:val="NormalWeb"/>
        <w:spacing w:line="360" w:lineRule="auto"/>
        <w:jc w:val="both"/>
      </w:pPr>
      <w:r w:rsidRPr="005A17B4">
        <w:rPr>
          <w:color w:val="1B1B1B"/>
          <w:shd w:val="clear" w:color="auto" w:fill="FFFFFF"/>
        </w:rPr>
        <w:t>The sample size calculation was based upon prevalence from ‘</w:t>
      </w:r>
      <w:r w:rsidRPr="005A17B4">
        <w:t>Prevalence of depression among young adults: Evidence from a cross-sectional study in a college in peri-urban South India’ an article from the year 2022, where prevalence was found to be 31.1% (</w:t>
      </w:r>
      <w:r w:rsidRPr="005A17B4">
        <w:fldChar w:fldCharType="begin"/>
      </w:r>
      <w:r w:rsidRPr="005A17B4">
        <w:instrText xml:space="preserve"> ADDIN ZOTERO_ITEM CSL_CITATION {"citationID":"zsom1kGS","properties":{"formattedCitation":"(Johnson et al., 2022)","plainCitation":"(Johnson et al., 2022)","noteIndex":0},"citationItems":[{"id":207,"uris":["http://zotero.org/users/17762498/items/SWBL2LTC"],"itemData":{"id":207,"type":"article-journal","abstract":"Introduction: Half of all depression begins in the teenage years and goes undetected in early adulthood. This study aimed to estimate the prevalence of depression among college-going young adults in a peri-urban area near Bangalore city and determine the associated factors.\nMaterials and Methods: This cross-sectional study was conducted from October to December 2018, among 806 students aged ≥18 years in a college in peri-urban Bangalore. Screening for depression conducted using Patient Health Questionnaire-9, with a questionnaire to assess risk factors for depression under six domains: i) socio-demographic factors, ii) family factors, iii) academic factors, iv) relationship factors, v) self-image, and vi) substance abuse. The data analyzed through Chi-square test, and Adjusted Odds Ratios generated by logistic regression analysis.\nResults: Depression among young adults was 31.1% (18.9% moderate depression, 9.2% moderately severe, and 3.1% severe depression). Only 10% of those with depression sought help, none consulted a psychiatrist. Depression was significantly associated with female gender [OR=1.9(1.3-2.7), P=0.001], living in joint families [OR=1.9(1.1-3.2), P=0.023], residing in city [OR=1.6(1.2-2.3), P=0.006], feeling parents were too strict [OR=2.1(1.3-3.2), P=0.001], conflicts with family [OR=1.5(1.1-2.2), P=0.039] or friends/classmates [OR=1.5(1.1-2.2), P=0.043], family history of mental illness [OR=4.5(1.7-11.5), P=0.002], partner abuse [OR=2.0(1.2-3.1), P=0.005], and feeling lack of material possessions [OR=1.6(1.1-2.3), P=0.018].\nConclusion: Nearly one-third of college-going young adults in our study had depression, with family and relationship stressors linked to depression. Our findings reveal a need for awareness generation among college-going young adults, focusing on seeking care for depressive symptoms, de-stigmatization, and strengthening mental health services.","source":"ResearchGate","title":"Prevalence of depression among young adults: Evidence from a cross-sectional study in a college in peri-urban South India","title-short":"Prevalence of depression among young adults","author":[{"family":"Johnson","given":"Avita"},{"family":"Hanspal","given":"Ishani"},{"family":"Fathima","given":"Farah"}],"issued":{"date-parts":[["2022",3,1]]}}}],"schema":"https://github.com/citation-style-language/schema/raw/master/csl-citation.json"} </w:instrText>
      </w:r>
      <w:r w:rsidRPr="005A17B4">
        <w:fldChar w:fldCharType="separate"/>
      </w:r>
      <w:r w:rsidRPr="005A17B4">
        <w:t>(Johnson et al., 2022)</w:t>
      </w:r>
      <w:r w:rsidRPr="005A17B4">
        <w:fldChar w:fldCharType="end"/>
      </w:r>
      <w:r w:rsidRPr="005A17B4">
        <w:t xml:space="preserve"> </w:t>
      </w:r>
      <w:r w:rsidRPr="005A17B4">
        <w:rPr>
          <w:color w:val="1B1B1B"/>
          <w:shd w:val="clear" w:color="auto" w:fill="FFFFFF"/>
        </w:rPr>
        <w:t>and the formula </w:t>
      </w:r>
      <w:r w:rsidRPr="005A17B4">
        <w:rPr>
          <w:rStyle w:val="Emphasis"/>
          <w:rFonts w:eastAsiaTheme="majorEastAsia"/>
          <w:color w:val="1B1B1B"/>
          <w:shd w:val="clear" w:color="auto" w:fill="FFFFFF"/>
        </w:rPr>
        <w:t>n</w:t>
      </w:r>
      <w:r w:rsidRPr="005A17B4">
        <w:rPr>
          <w:color w:val="1B1B1B"/>
          <w:shd w:val="clear" w:color="auto" w:fill="FFFFFF"/>
        </w:rPr>
        <w:t> = Z</w:t>
      </w:r>
      <w:r w:rsidRPr="005A17B4">
        <w:rPr>
          <w:color w:val="1B1B1B"/>
          <w:shd w:val="clear" w:color="auto" w:fill="FFFFFF"/>
          <w:vertAlign w:val="superscript"/>
        </w:rPr>
        <w:t>2</w:t>
      </w:r>
      <w:r w:rsidRPr="005A17B4">
        <w:rPr>
          <w:color w:val="1B1B1B"/>
          <w:shd w:val="clear" w:color="auto" w:fill="FFFFFF"/>
        </w:rPr>
        <w:t>P(1-P)/d</w:t>
      </w:r>
      <w:r w:rsidRPr="005A17B4">
        <w:rPr>
          <w:color w:val="1B1B1B"/>
          <w:shd w:val="clear" w:color="auto" w:fill="FFFFFF"/>
          <w:vertAlign w:val="superscript"/>
        </w:rPr>
        <w:t>2</w:t>
      </w:r>
      <w:r w:rsidRPr="005A17B4">
        <w:rPr>
          <w:color w:val="1B1B1B"/>
          <w:shd w:val="clear" w:color="auto" w:fill="FFFFFF"/>
        </w:rPr>
        <w:t xml:space="preserve">. Z is the standard normal deviate, p is the prevalence, and d is the absolute precision. The sample size was calculated to be 329 participants with a </w:t>
      </w:r>
      <w:r w:rsidRPr="005A17B4">
        <w:t>95% confidence level and 5% allowable error. Out of the calculated sample size, responses were obtained from 231 participants with a non-responsive rate of 29.8%.</w:t>
      </w:r>
    </w:p>
    <w:p w14:paraId="0D51FF7E" w14:textId="332D8645" w:rsidR="00190A02" w:rsidRPr="005A17B4" w:rsidRDefault="0046769A" w:rsidP="00C623D7">
      <w:pPr>
        <w:pStyle w:val="NormalWeb"/>
        <w:jc w:val="both"/>
        <w:rPr>
          <w:b/>
          <w:bCs/>
        </w:rPr>
      </w:pPr>
      <w:r>
        <w:rPr>
          <w:b/>
          <w:bCs/>
        </w:rPr>
        <w:t>4</w:t>
      </w:r>
      <w:r w:rsidR="00190A02" w:rsidRPr="00E10EE2">
        <w:rPr>
          <w:b/>
          <w:bCs/>
        </w:rPr>
        <w:t>. Results</w:t>
      </w:r>
    </w:p>
    <w:p w14:paraId="3FFEA61A" w14:textId="3DCD0D6A" w:rsidR="00540841" w:rsidRDefault="00540841" w:rsidP="0046769A">
      <w:pPr>
        <w:pStyle w:val="NormalWeb"/>
        <w:spacing w:line="360" w:lineRule="auto"/>
        <w:jc w:val="both"/>
      </w:pPr>
      <w:r w:rsidRPr="00540841">
        <w:t>The present study examined the relationship between conversational AI usage and depressive symptom severity among young adults in West Bengal. A total of 231 participants were included in the final analysis. Overall, the sample demonstrated a moderate level of depressive symptoms, with varying patterns of AI engagement observed across individuals. Descriptive and inferential analyses were conducted to explore whether differences in AI usage frequency were associated with variations in depression scores.</w:t>
      </w:r>
    </w:p>
    <w:p w14:paraId="342581B0" w14:textId="77777777" w:rsidR="00540841" w:rsidRPr="00540841" w:rsidRDefault="00540841" w:rsidP="0046769A">
      <w:pPr>
        <w:pStyle w:val="NormalWeb"/>
        <w:spacing w:line="360" w:lineRule="auto"/>
        <w:jc w:val="both"/>
      </w:pPr>
      <w:r w:rsidRPr="00540841">
        <w:t>A total of 231 participants completed the study (response rate: 70.2%), with 98 non-respondents excluded from analysis. Among the participants, 61% (n = 141) were female and 39% (n = 90) were male.</w:t>
      </w:r>
    </w:p>
    <w:p w14:paraId="1DED01B9" w14:textId="293452C6" w:rsidR="00540841" w:rsidRPr="00540841" w:rsidRDefault="0046769A" w:rsidP="0046769A">
      <w:pPr>
        <w:pStyle w:val="NormalWeb"/>
        <w:spacing w:line="360" w:lineRule="auto"/>
        <w:jc w:val="both"/>
        <w:rPr>
          <w:b/>
          <w:bCs/>
        </w:rPr>
      </w:pPr>
      <w:r>
        <w:rPr>
          <w:b/>
          <w:bCs/>
        </w:rPr>
        <w:t>4</w:t>
      </w:r>
      <w:r w:rsidR="00540841" w:rsidRPr="00540841">
        <w:rPr>
          <w:b/>
          <w:bCs/>
        </w:rPr>
        <w:t>.1 Participant Characteristics</w:t>
      </w:r>
    </w:p>
    <w:p w14:paraId="2867E64F" w14:textId="77777777" w:rsidR="00540841" w:rsidRPr="00540841" w:rsidRDefault="00540841" w:rsidP="0046769A">
      <w:pPr>
        <w:pStyle w:val="NormalWeb"/>
        <w:spacing w:line="360" w:lineRule="auto"/>
        <w:jc w:val="both"/>
      </w:pPr>
      <w:r w:rsidRPr="00540841">
        <w:t>The majority of participants were from the science stream (68.03%, n = 157), followed by arts (15.54%, n = 36), commerce (13.03%, n = 31), law (3.03%, n = 7), and physical education (0.44%, n = 1). This distribution reflects a predominance of academically oriented respondents.</w:t>
      </w:r>
    </w:p>
    <w:p w14:paraId="6228C3E4" w14:textId="77777777" w:rsidR="0046769A" w:rsidRDefault="0046769A" w:rsidP="00540841">
      <w:pPr>
        <w:pStyle w:val="NormalWeb"/>
        <w:jc w:val="both"/>
        <w:rPr>
          <w:b/>
          <w:bCs/>
        </w:rPr>
      </w:pPr>
    </w:p>
    <w:p w14:paraId="203C091F" w14:textId="77777777" w:rsidR="0046769A" w:rsidRDefault="0046769A" w:rsidP="00540841">
      <w:pPr>
        <w:pStyle w:val="NormalWeb"/>
        <w:jc w:val="both"/>
        <w:rPr>
          <w:b/>
          <w:bCs/>
        </w:rPr>
      </w:pPr>
    </w:p>
    <w:p w14:paraId="5C25EF24" w14:textId="77777777" w:rsidR="0046769A" w:rsidRDefault="0046769A" w:rsidP="00540841">
      <w:pPr>
        <w:pStyle w:val="NormalWeb"/>
        <w:jc w:val="both"/>
        <w:rPr>
          <w:b/>
          <w:bCs/>
        </w:rPr>
      </w:pPr>
    </w:p>
    <w:p w14:paraId="34FB1ED8" w14:textId="6E4FF465" w:rsidR="00540841" w:rsidRPr="00540841" w:rsidRDefault="0046769A" w:rsidP="00540841">
      <w:pPr>
        <w:pStyle w:val="NormalWeb"/>
        <w:jc w:val="both"/>
        <w:rPr>
          <w:b/>
          <w:bCs/>
        </w:rPr>
      </w:pPr>
      <w:r>
        <w:rPr>
          <w:b/>
          <w:bCs/>
        </w:rPr>
        <w:t>4</w:t>
      </w:r>
      <w:r w:rsidR="00540841" w:rsidRPr="00540841">
        <w:rPr>
          <w:b/>
          <w:bCs/>
        </w:rPr>
        <w:t>.2 Depression Severity Distribution</w:t>
      </w:r>
    </w:p>
    <w:p w14:paraId="20DB1C83" w14:textId="77777777" w:rsidR="00540841" w:rsidRPr="00540841" w:rsidRDefault="00540841" w:rsidP="0046769A">
      <w:pPr>
        <w:pStyle w:val="NormalWeb"/>
        <w:spacing w:line="360" w:lineRule="auto"/>
        <w:jc w:val="both"/>
      </w:pPr>
      <w:r w:rsidRPr="00540841">
        <w:t>The mean PHQ-9 score was 11.0 (SD = 5.78), indicating an overall moderate level of depressive symptoms within the study population. The variance was 33.75, suggesting moderate dispersion in depression scores.</w:t>
      </w:r>
    </w:p>
    <w:p w14:paraId="10E1917A" w14:textId="77777777" w:rsidR="00540841" w:rsidRPr="00540841" w:rsidRDefault="00540841" w:rsidP="00540841">
      <w:pPr>
        <w:pStyle w:val="NormalWeb"/>
        <w:jc w:val="both"/>
      </w:pPr>
      <w:r w:rsidRPr="00540841">
        <w:t>Based on standard PHQ-9 categorization:</w:t>
      </w:r>
    </w:p>
    <w:p w14:paraId="3896BE87" w14:textId="77777777" w:rsidR="00540841" w:rsidRPr="00540841" w:rsidRDefault="00540841" w:rsidP="00540841">
      <w:pPr>
        <w:pStyle w:val="NormalWeb"/>
        <w:numPr>
          <w:ilvl w:val="0"/>
          <w:numId w:val="21"/>
        </w:numPr>
        <w:jc w:val="both"/>
      </w:pPr>
      <w:r w:rsidRPr="00540841">
        <w:t xml:space="preserve">Minimal (0–4) </w:t>
      </w:r>
    </w:p>
    <w:p w14:paraId="0A180648" w14:textId="77777777" w:rsidR="00540841" w:rsidRPr="00540841" w:rsidRDefault="00540841" w:rsidP="00540841">
      <w:pPr>
        <w:pStyle w:val="NormalWeb"/>
        <w:numPr>
          <w:ilvl w:val="0"/>
          <w:numId w:val="21"/>
        </w:numPr>
        <w:jc w:val="both"/>
      </w:pPr>
      <w:r w:rsidRPr="00540841">
        <w:t xml:space="preserve">Mild (5–9) </w:t>
      </w:r>
    </w:p>
    <w:p w14:paraId="56B5A556" w14:textId="77777777" w:rsidR="00540841" w:rsidRPr="00540841" w:rsidRDefault="00540841" w:rsidP="00540841">
      <w:pPr>
        <w:pStyle w:val="NormalWeb"/>
        <w:numPr>
          <w:ilvl w:val="0"/>
          <w:numId w:val="21"/>
        </w:numPr>
        <w:jc w:val="both"/>
      </w:pPr>
      <w:r w:rsidRPr="00540841">
        <w:t xml:space="preserve">Moderate (10–14) </w:t>
      </w:r>
    </w:p>
    <w:p w14:paraId="1194C264" w14:textId="77777777" w:rsidR="00540841" w:rsidRPr="00540841" w:rsidRDefault="00540841" w:rsidP="00540841">
      <w:pPr>
        <w:pStyle w:val="NormalWeb"/>
        <w:numPr>
          <w:ilvl w:val="0"/>
          <w:numId w:val="21"/>
        </w:numPr>
        <w:jc w:val="both"/>
      </w:pPr>
      <w:r w:rsidRPr="00540841">
        <w:t xml:space="preserve">Moderately severe (15–19) </w:t>
      </w:r>
    </w:p>
    <w:p w14:paraId="12F22A42" w14:textId="77777777" w:rsidR="00540841" w:rsidRPr="00540841" w:rsidRDefault="00540841" w:rsidP="00540841">
      <w:pPr>
        <w:pStyle w:val="NormalWeb"/>
        <w:numPr>
          <w:ilvl w:val="0"/>
          <w:numId w:val="21"/>
        </w:numPr>
        <w:jc w:val="both"/>
      </w:pPr>
      <w:r w:rsidRPr="00540841">
        <w:t xml:space="preserve">Severe (20–27) </w:t>
      </w:r>
    </w:p>
    <w:p w14:paraId="6F4BD4BB" w14:textId="77777777" w:rsidR="00540841" w:rsidRPr="00540841" w:rsidRDefault="00540841" w:rsidP="0046769A">
      <w:pPr>
        <w:pStyle w:val="NormalWeb"/>
        <w:spacing w:line="360" w:lineRule="auto"/>
        <w:jc w:val="both"/>
      </w:pPr>
      <w:r w:rsidRPr="00540841">
        <w:t>The distribution demonstrates that moderate depression was the most prevalent category, while severe depression remained relatively low.</w:t>
      </w:r>
    </w:p>
    <w:p w14:paraId="4B2CF0F6" w14:textId="05695433" w:rsidR="00540841" w:rsidRPr="00540841" w:rsidRDefault="0046769A" w:rsidP="0046769A">
      <w:pPr>
        <w:pStyle w:val="NormalWeb"/>
        <w:spacing w:line="360" w:lineRule="auto"/>
        <w:jc w:val="both"/>
        <w:rPr>
          <w:b/>
          <w:bCs/>
        </w:rPr>
      </w:pPr>
      <w:r>
        <w:rPr>
          <w:b/>
          <w:bCs/>
        </w:rPr>
        <w:t>4</w:t>
      </w:r>
      <w:r w:rsidR="00540841" w:rsidRPr="00540841">
        <w:rPr>
          <w:b/>
          <w:bCs/>
        </w:rPr>
        <w:t>.3 Patterns of Conversational AI Usage</w:t>
      </w:r>
    </w:p>
    <w:p w14:paraId="1624DDEB" w14:textId="77777777" w:rsidR="00540841" w:rsidRPr="00540841" w:rsidRDefault="00540841" w:rsidP="0046769A">
      <w:pPr>
        <w:pStyle w:val="NormalWeb"/>
        <w:spacing w:line="360" w:lineRule="auto"/>
        <w:jc w:val="both"/>
      </w:pPr>
      <w:r w:rsidRPr="00540841">
        <w:t xml:space="preserve">A large proportion of participants reported using conversational AI tools, with 71.86% (n = 166) indicating use of </w:t>
      </w:r>
      <w:proofErr w:type="spellStart"/>
      <w:r w:rsidRPr="00540841">
        <w:t>ChatGPT</w:t>
      </w:r>
      <w:proofErr w:type="spellEnd"/>
      <w:r w:rsidRPr="00540841">
        <w:t>, making it the most commonly used platform. Approximately 14.29% (n = 33) reported no AI usage.</w:t>
      </w:r>
    </w:p>
    <w:p w14:paraId="1F623DF7" w14:textId="77777777" w:rsidR="00540841" w:rsidRDefault="00540841" w:rsidP="00540841">
      <w:pPr>
        <w:pStyle w:val="NormalWeb"/>
        <w:jc w:val="both"/>
      </w:pPr>
      <w:r w:rsidRPr="00540841">
        <w:t>Other tools such as Alexa, Siri, Gemini, and Perplexity showed comparatively lower usage frequencies.</w:t>
      </w:r>
    </w:p>
    <w:p w14:paraId="3903124E" w14:textId="275B0A78" w:rsidR="00D03E92" w:rsidRPr="00540841" w:rsidRDefault="00D03E92" w:rsidP="00540841">
      <w:pPr>
        <w:pStyle w:val="NormalWeb"/>
        <w:jc w:val="both"/>
        <w:rPr>
          <w:b/>
          <w:bCs/>
        </w:rPr>
      </w:pPr>
      <w:r w:rsidRPr="00363D8C">
        <w:rPr>
          <w:b/>
          <w:bCs/>
        </w:rPr>
        <w:t>Table 1: Distribution of Conversational AI Tools Used by Participants</w:t>
      </w:r>
    </w:p>
    <w:tbl>
      <w:tblPr>
        <w:tblStyle w:val="TableGrid"/>
        <w:tblW w:w="0" w:type="auto"/>
        <w:tblLook w:val="04A0" w:firstRow="1" w:lastRow="0" w:firstColumn="1" w:lastColumn="0" w:noHBand="0" w:noVBand="1"/>
      </w:tblPr>
      <w:tblGrid>
        <w:gridCol w:w="2496"/>
        <w:gridCol w:w="1689"/>
        <w:gridCol w:w="1569"/>
      </w:tblGrid>
      <w:tr w:rsidR="00D03E92" w:rsidRPr="00D03E92" w14:paraId="2E16A222" w14:textId="77777777" w:rsidTr="00D03E92">
        <w:tc>
          <w:tcPr>
            <w:tcW w:w="0" w:type="auto"/>
            <w:hideMark/>
          </w:tcPr>
          <w:p w14:paraId="780B6C2B" w14:textId="77777777" w:rsidR="00D03E92" w:rsidRPr="00D03E92" w:rsidRDefault="00D03E92" w:rsidP="00D03E92">
            <w:pPr>
              <w:pStyle w:val="NormalWeb"/>
              <w:jc w:val="both"/>
            </w:pPr>
            <w:r w:rsidRPr="00D03E92">
              <w:t>Conversational AI Tool</w:t>
            </w:r>
          </w:p>
        </w:tc>
        <w:tc>
          <w:tcPr>
            <w:tcW w:w="0" w:type="auto"/>
            <w:hideMark/>
          </w:tcPr>
          <w:p w14:paraId="6941995E" w14:textId="77777777" w:rsidR="00D03E92" w:rsidRPr="00D03E92" w:rsidRDefault="00D03E92" w:rsidP="00D03E92">
            <w:pPr>
              <w:pStyle w:val="NormalWeb"/>
              <w:jc w:val="both"/>
            </w:pPr>
            <w:r w:rsidRPr="00D03E92">
              <w:t>Percentage (%)</w:t>
            </w:r>
          </w:p>
        </w:tc>
        <w:tc>
          <w:tcPr>
            <w:tcW w:w="0" w:type="auto"/>
            <w:hideMark/>
          </w:tcPr>
          <w:p w14:paraId="14A58CC8" w14:textId="77777777" w:rsidR="00D03E92" w:rsidRPr="00D03E92" w:rsidRDefault="00D03E92" w:rsidP="00D03E92">
            <w:pPr>
              <w:pStyle w:val="NormalWeb"/>
              <w:jc w:val="both"/>
            </w:pPr>
            <w:r w:rsidRPr="00D03E92">
              <w:t>Frequency (n)</w:t>
            </w:r>
          </w:p>
        </w:tc>
      </w:tr>
      <w:tr w:rsidR="00D03E92" w:rsidRPr="00D03E92" w14:paraId="12C30D80" w14:textId="77777777" w:rsidTr="00D03E92">
        <w:tc>
          <w:tcPr>
            <w:tcW w:w="0" w:type="auto"/>
            <w:hideMark/>
          </w:tcPr>
          <w:p w14:paraId="3556C526" w14:textId="77777777" w:rsidR="00D03E92" w:rsidRPr="00D03E92" w:rsidRDefault="00D03E92" w:rsidP="00D03E92">
            <w:pPr>
              <w:pStyle w:val="NormalWeb"/>
              <w:jc w:val="both"/>
            </w:pPr>
            <w:proofErr w:type="spellStart"/>
            <w:r w:rsidRPr="00D03E92">
              <w:t>ChatGPT</w:t>
            </w:r>
            <w:proofErr w:type="spellEnd"/>
          </w:p>
        </w:tc>
        <w:tc>
          <w:tcPr>
            <w:tcW w:w="0" w:type="auto"/>
            <w:hideMark/>
          </w:tcPr>
          <w:p w14:paraId="5CD611A1" w14:textId="77777777" w:rsidR="00D03E92" w:rsidRPr="00D03E92" w:rsidRDefault="00D03E92" w:rsidP="00D03E92">
            <w:pPr>
              <w:pStyle w:val="NormalWeb"/>
              <w:jc w:val="both"/>
            </w:pPr>
            <w:r w:rsidRPr="00D03E92">
              <w:t>71.86</w:t>
            </w:r>
          </w:p>
        </w:tc>
        <w:tc>
          <w:tcPr>
            <w:tcW w:w="0" w:type="auto"/>
            <w:hideMark/>
          </w:tcPr>
          <w:p w14:paraId="1B6F2AA0" w14:textId="77777777" w:rsidR="00D03E92" w:rsidRPr="00D03E92" w:rsidRDefault="00D03E92" w:rsidP="00D03E92">
            <w:pPr>
              <w:pStyle w:val="NormalWeb"/>
              <w:jc w:val="both"/>
            </w:pPr>
            <w:r w:rsidRPr="00D03E92">
              <w:t>166</w:t>
            </w:r>
          </w:p>
        </w:tc>
      </w:tr>
      <w:tr w:rsidR="00D03E92" w:rsidRPr="00D03E92" w14:paraId="64D08DA7" w14:textId="77777777" w:rsidTr="00D03E92">
        <w:tc>
          <w:tcPr>
            <w:tcW w:w="0" w:type="auto"/>
            <w:hideMark/>
          </w:tcPr>
          <w:p w14:paraId="5FE9A504" w14:textId="77777777" w:rsidR="00D03E92" w:rsidRPr="00D03E92" w:rsidRDefault="00D03E92" w:rsidP="00D03E92">
            <w:pPr>
              <w:pStyle w:val="NormalWeb"/>
              <w:jc w:val="both"/>
            </w:pPr>
            <w:r w:rsidRPr="00D03E92">
              <w:t>Alexa</w:t>
            </w:r>
          </w:p>
        </w:tc>
        <w:tc>
          <w:tcPr>
            <w:tcW w:w="0" w:type="auto"/>
            <w:hideMark/>
          </w:tcPr>
          <w:p w14:paraId="216C692A" w14:textId="77777777" w:rsidR="00D03E92" w:rsidRPr="00D03E92" w:rsidRDefault="00D03E92" w:rsidP="00D03E92">
            <w:pPr>
              <w:pStyle w:val="NormalWeb"/>
              <w:jc w:val="both"/>
            </w:pPr>
            <w:r w:rsidRPr="00D03E92">
              <w:t>6.93</w:t>
            </w:r>
          </w:p>
        </w:tc>
        <w:tc>
          <w:tcPr>
            <w:tcW w:w="0" w:type="auto"/>
            <w:hideMark/>
          </w:tcPr>
          <w:p w14:paraId="570B3A83" w14:textId="77777777" w:rsidR="00D03E92" w:rsidRPr="00D03E92" w:rsidRDefault="00D03E92" w:rsidP="00D03E92">
            <w:pPr>
              <w:pStyle w:val="NormalWeb"/>
              <w:jc w:val="both"/>
            </w:pPr>
            <w:r w:rsidRPr="00D03E92">
              <w:t>16</w:t>
            </w:r>
          </w:p>
        </w:tc>
      </w:tr>
      <w:tr w:rsidR="00D03E92" w:rsidRPr="00D03E92" w14:paraId="20218DB0" w14:textId="77777777" w:rsidTr="00D03E92">
        <w:tc>
          <w:tcPr>
            <w:tcW w:w="0" w:type="auto"/>
            <w:hideMark/>
          </w:tcPr>
          <w:p w14:paraId="2FD7263F" w14:textId="77777777" w:rsidR="00D03E92" w:rsidRPr="00D03E92" w:rsidRDefault="00D03E92" w:rsidP="00D03E92">
            <w:pPr>
              <w:pStyle w:val="NormalWeb"/>
              <w:jc w:val="both"/>
            </w:pPr>
            <w:r w:rsidRPr="00D03E92">
              <w:t>Siri</w:t>
            </w:r>
          </w:p>
        </w:tc>
        <w:tc>
          <w:tcPr>
            <w:tcW w:w="0" w:type="auto"/>
            <w:hideMark/>
          </w:tcPr>
          <w:p w14:paraId="6BE30BE9" w14:textId="77777777" w:rsidR="00D03E92" w:rsidRPr="00D03E92" w:rsidRDefault="00D03E92" w:rsidP="00D03E92">
            <w:pPr>
              <w:pStyle w:val="NormalWeb"/>
              <w:jc w:val="both"/>
            </w:pPr>
            <w:r w:rsidRPr="00D03E92">
              <w:t>6.93</w:t>
            </w:r>
          </w:p>
        </w:tc>
        <w:tc>
          <w:tcPr>
            <w:tcW w:w="0" w:type="auto"/>
            <w:hideMark/>
          </w:tcPr>
          <w:p w14:paraId="004CDF5C" w14:textId="77777777" w:rsidR="00D03E92" w:rsidRPr="00D03E92" w:rsidRDefault="00D03E92" w:rsidP="00D03E92">
            <w:pPr>
              <w:pStyle w:val="NormalWeb"/>
              <w:jc w:val="both"/>
            </w:pPr>
            <w:r w:rsidRPr="00D03E92">
              <w:t>16</w:t>
            </w:r>
          </w:p>
        </w:tc>
      </w:tr>
      <w:tr w:rsidR="00D03E92" w:rsidRPr="00D03E92" w14:paraId="4E4D7A60" w14:textId="77777777" w:rsidTr="00D03E92">
        <w:tc>
          <w:tcPr>
            <w:tcW w:w="0" w:type="auto"/>
            <w:hideMark/>
          </w:tcPr>
          <w:p w14:paraId="4245546F" w14:textId="77777777" w:rsidR="00D03E92" w:rsidRPr="00D03E92" w:rsidRDefault="00D03E92" w:rsidP="00D03E92">
            <w:pPr>
              <w:pStyle w:val="NormalWeb"/>
              <w:jc w:val="both"/>
            </w:pPr>
            <w:r w:rsidRPr="00D03E92">
              <w:t>Character.AI</w:t>
            </w:r>
          </w:p>
        </w:tc>
        <w:tc>
          <w:tcPr>
            <w:tcW w:w="0" w:type="auto"/>
            <w:hideMark/>
          </w:tcPr>
          <w:p w14:paraId="78C4F0BA" w14:textId="77777777" w:rsidR="00D03E92" w:rsidRPr="00D03E92" w:rsidRDefault="00D03E92" w:rsidP="00D03E92">
            <w:pPr>
              <w:pStyle w:val="NormalWeb"/>
              <w:jc w:val="both"/>
            </w:pPr>
            <w:r w:rsidRPr="00D03E92">
              <w:t>5.63</w:t>
            </w:r>
          </w:p>
        </w:tc>
        <w:tc>
          <w:tcPr>
            <w:tcW w:w="0" w:type="auto"/>
            <w:hideMark/>
          </w:tcPr>
          <w:p w14:paraId="3653F792" w14:textId="77777777" w:rsidR="00D03E92" w:rsidRPr="00D03E92" w:rsidRDefault="00D03E92" w:rsidP="00D03E92">
            <w:pPr>
              <w:pStyle w:val="NormalWeb"/>
              <w:jc w:val="both"/>
            </w:pPr>
            <w:r w:rsidRPr="00D03E92">
              <w:t>13</w:t>
            </w:r>
          </w:p>
        </w:tc>
      </w:tr>
      <w:tr w:rsidR="00D03E92" w:rsidRPr="00D03E92" w14:paraId="0A518C88" w14:textId="77777777" w:rsidTr="00D03E92">
        <w:tc>
          <w:tcPr>
            <w:tcW w:w="0" w:type="auto"/>
            <w:hideMark/>
          </w:tcPr>
          <w:p w14:paraId="0D5C82A7" w14:textId="77777777" w:rsidR="00D03E92" w:rsidRPr="00D03E92" w:rsidRDefault="00D03E92" w:rsidP="00D03E92">
            <w:pPr>
              <w:pStyle w:val="NormalWeb"/>
              <w:jc w:val="both"/>
            </w:pPr>
            <w:r w:rsidRPr="00D03E92">
              <w:t>Google Assistant</w:t>
            </w:r>
          </w:p>
        </w:tc>
        <w:tc>
          <w:tcPr>
            <w:tcW w:w="0" w:type="auto"/>
            <w:hideMark/>
          </w:tcPr>
          <w:p w14:paraId="310D08FA" w14:textId="77777777" w:rsidR="00D03E92" w:rsidRPr="00D03E92" w:rsidRDefault="00D03E92" w:rsidP="00D03E92">
            <w:pPr>
              <w:pStyle w:val="NormalWeb"/>
              <w:jc w:val="both"/>
            </w:pPr>
            <w:r w:rsidRPr="00D03E92">
              <w:t>4.76</w:t>
            </w:r>
          </w:p>
        </w:tc>
        <w:tc>
          <w:tcPr>
            <w:tcW w:w="0" w:type="auto"/>
            <w:hideMark/>
          </w:tcPr>
          <w:p w14:paraId="5C1E1D29" w14:textId="77777777" w:rsidR="00D03E92" w:rsidRPr="00D03E92" w:rsidRDefault="00D03E92" w:rsidP="00D03E92">
            <w:pPr>
              <w:pStyle w:val="NormalWeb"/>
              <w:jc w:val="both"/>
            </w:pPr>
            <w:r w:rsidRPr="00D03E92">
              <w:t>11</w:t>
            </w:r>
          </w:p>
        </w:tc>
      </w:tr>
      <w:tr w:rsidR="00D03E92" w:rsidRPr="00D03E92" w14:paraId="78397AAA" w14:textId="77777777" w:rsidTr="00D03E92">
        <w:tc>
          <w:tcPr>
            <w:tcW w:w="0" w:type="auto"/>
            <w:hideMark/>
          </w:tcPr>
          <w:p w14:paraId="758900B0" w14:textId="77777777" w:rsidR="00D03E92" w:rsidRPr="00D03E92" w:rsidRDefault="00D03E92" w:rsidP="00D03E92">
            <w:pPr>
              <w:pStyle w:val="NormalWeb"/>
              <w:jc w:val="both"/>
            </w:pPr>
            <w:r w:rsidRPr="00D03E92">
              <w:t>Gemini</w:t>
            </w:r>
          </w:p>
        </w:tc>
        <w:tc>
          <w:tcPr>
            <w:tcW w:w="0" w:type="auto"/>
            <w:hideMark/>
          </w:tcPr>
          <w:p w14:paraId="23EC647D" w14:textId="77777777" w:rsidR="00D03E92" w:rsidRPr="00D03E92" w:rsidRDefault="00D03E92" w:rsidP="00D03E92">
            <w:pPr>
              <w:pStyle w:val="NormalWeb"/>
              <w:jc w:val="both"/>
            </w:pPr>
            <w:r w:rsidRPr="00D03E92">
              <w:t>4.76</w:t>
            </w:r>
          </w:p>
        </w:tc>
        <w:tc>
          <w:tcPr>
            <w:tcW w:w="0" w:type="auto"/>
            <w:hideMark/>
          </w:tcPr>
          <w:p w14:paraId="3ED7CF53" w14:textId="77777777" w:rsidR="00D03E92" w:rsidRPr="00D03E92" w:rsidRDefault="00D03E92" w:rsidP="00D03E92">
            <w:pPr>
              <w:pStyle w:val="NormalWeb"/>
              <w:jc w:val="both"/>
            </w:pPr>
            <w:r w:rsidRPr="00D03E92">
              <w:t>11</w:t>
            </w:r>
          </w:p>
        </w:tc>
      </w:tr>
      <w:tr w:rsidR="00D03E92" w:rsidRPr="00D03E92" w14:paraId="7819E184" w14:textId="77777777" w:rsidTr="00D03E92">
        <w:tc>
          <w:tcPr>
            <w:tcW w:w="0" w:type="auto"/>
            <w:hideMark/>
          </w:tcPr>
          <w:p w14:paraId="5023D1F4" w14:textId="77777777" w:rsidR="00D03E92" w:rsidRPr="00D03E92" w:rsidRDefault="00D03E92" w:rsidP="00D03E92">
            <w:pPr>
              <w:pStyle w:val="NormalWeb"/>
              <w:jc w:val="both"/>
            </w:pPr>
            <w:r w:rsidRPr="00D03E92">
              <w:t>Grok</w:t>
            </w:r>
          </w:p>
        </w:tc>
        <w:tc>
          <w:tcPr>
            <w:tcW w:w="0" w:type="auto"/>
            <w:hideMark/>
          </w:tcPr>
          <w:p w14:paraId="093A63C6" w14:textId="77777777" w:rsidR="00D03E92" w:rsidRPr="00D03E92" w:rsidRDefault="00D03E92" w:rsidP="00D03E92">
            <w:pPr>
              <w:pStyle w:val="NormalWeb"/>
              <w:jc w:val="both"/>
            </w:pPr>
            <w:r w:rsidRPr="00D03E92">
              <w:t>1.30</w:t>
            </w:r>
          </w:p>
        </w:tc>
        <w:tc>
          <w:tcPr>
            <w:tcW w:w="0" w:type="auto"/>
            <w:hideMark/>
          </w:tcPr>
          <w:p w14:paraId="20124626" w14:textId="77777777" w:rsidR="00D03E92" w:rsidRPr="00D03E92" w:rsidRDefault="00D03E92" w:rsidP="00D03E92">
            <w:pPr>
              <w:pStyle w:val="NormalWeb"/>
              <w:jc w:val="both"/>
            </w:pPr>
            <w:r w:rsidRPr="00D03E92">
              <w:t>3</w:t>
            </w:r>
          </w:p>
        </w:tc>
      </w:tr>
      <w:tr w:rsidR="00D03E92" w:rsidRPr="00D03E92" w14:paraId="49CB9C97" w14:textId="77777777" w:rsidTr="00D03E92">
        <w:tc>
          <w:tcPr>
            <w:tcW w:w="0" w:type="auto"/>
            <w:hideMark/>
          </w:tcPr>
          <w:p w14:paraId="13ED6A42" w14:textId="77777777" w:rsidR="00D03E92" w:rsidRPr="00D03E92" w:rsidRDefault="00D03E92" w:rsidP="00D03E92">
            <w:pPr>
              <w:pStyle w:val="NormalWeb"/>
              <w:jc w:val="both"/>
            </w:pPr>
            <w:r w:rsidRPr="00D03E92">
              <w:t>Perplexity</w:t>
            </w:r>
          </w:p>
        </w:tc>
        <w:tc>
          <w:tcPr>
            <w:tcW w:w="0" w:type="auto"/>
            <w:hideMark/>
          </w:tcPr>
          <w:p w14:paraId="16122FA2" w14:textId="77777777" w:rsidR="00D03E92" w:rsidRPr="00D03E92" w:rsidRDefault="00D03E92" w:rsidP="00D03E92">
            <w:pPr>
              <w:pStyle w:val="NormalWeb"/>
              <w:jc w:val="both"/>
            </w:pPr>
            <w:r w:rsidRPr="00D03E92">
              <w:t>1.30</w:t>
            </w:r>
          </w:p>
        </w:tc>
        <w:tc>
          <w:tcPr>
            <w:tcW w:w="0" w:type="auto"/>
            <w:hideMark/>
          </w:tcPr>
          <w:p w14:paraId="52BA2288" w14:textId="77777777" w:rsidR="00D03E92" w:rsidRPr="00D03E92" w:rsidRDefault="00D03E92" w:rsidP="00D03E92">
            <w:pPr>
              <w:pStyle w:val="NormalWeb"/>
              <w:jc w:val="both"/>
            </w:pPr>
            <w:r w:rsidRPr="00D03E92">
              <w:t>3</w:t>
            </w:r>
          </w:p>
        </w:tc>
      </w:tr>
      <w:tr w:rsidR="00D03E92" w:rsidRPr="00D03E92" w14:paraId="0187F24C" w14:textId="77777777" w:rsidTr="00D03E92">
        <w:tc>
          <w:tcPr>
            <w:tcW w:w="0" w:type="auto"/>
            <w:hideMark/>
          </w:tcPr>
          <w:p w14:paraId="234316E3" w14:textId="77777777" w:rsidR="00D03E92" w:rsidRPr="00D03E92" w:rsidRDefault="00D03E92" w:rsidP="00D03E92">
            <w:pPr>
              <w:pStyle w:val="NormalWeb"/>
              <w:jc w:val="both"/>
            </w:pPr>
            <w:r w:rsidRPr="00D03E92">
              <w:t>Meta AI</w:t>
            </w:r>
          </w:p>
        </w:tc>
        <w:tc>
          <w:tcPr>
            <w:tcW w:w="0" w:type="auto"/>
            <w:hideMark/>
          </w:tcPr>
          <w:p w14:paraId="5FD1C79F" w14:textId="77777777" w:rsidR="00D03E92" w:rsidRPr="00D03E92" w:rsidRDefault="00D03E92" w:rsidP="00D03E92">
            <w:pPr>
              <w:pStyle w:val="NormalWeb"/>
              <w:jc w:val="both"/>
            </w:pPr>
            <w:r w:rsidRPr="00D03E92">
              <w:t>1.30</w:t>
            </w:r>
          </w:p>
        </w:tc>
        <w:tc>
          <w:tcPr>
            <w:tcW w:w="0" w:type="auto"/>
            <w:hideMark/>
          </w:tcPr>
          <w:p w14:paraId="0DE411B5" w14:textId="77777777" w:rsidR="00D03E92" w:rsidRPr="00D03E92" w:rsidRDefault="00D03E92" w:rsidP="00D03E92">
            <w:pPr>
              <w:pStyle w:val="NormalWeb"/>
              <w:jc w:val="both"/>
            </w:pPr>
            <w:r w:rsidRPr="00D03E92">
              <w:t>3</w:t>
            </w:r>
          </w:p>
        </w:tc>
      </w:tr>
      <w:tr w:rsidR="00D03E92" w:rsidRPr="00D03E92" w14:paraId="762F8D71" w14:textId="77777777" w:rsidTr="00D03E92">
        <w:tc>
          <w:tcPr>
            <w:tcW w:w="0" w:type="auto"/>
            <w:hideMark/>
          </w:tcPr>
          <w:p w14:paraId="57670129" w14:textId="77777777" w:rsidR="00D03E92" w:rsidRPr="00D03E92" w:rsidRDefault="00D03E92" w:rsidP="00D03E92">
            <w:pPr>
              <w:pStyle w:val="NormalWeb"/>
              <w:jc w:val="both"/>
            </w:pPr>
            <w:proofErr w:type="spellStart"/>
            <w:r w:rsidRPr="00D03E92">
              <w:t>Copilot</w:t>
            </w:r>
            <w:proofErr w:type="spellEnd"/>
          </w:p>
        </w:tc>
        <w:tc>
          <w:tcPr>
            <w:tcW w:w="0" w:type="auto"/>
            <w:hideMark/>
          </w:tcPr>
          <w:p w14:paraId="25A45A8A" w14:textId="77777777" w:rsidR="00D03E92" w:rsidRPr="00D03E92" w:rsidRDefault="00D03E92" w:rsidP="00D03E92">
            <w:pPr>
              <w:pStyle w:val="NormalWeb"/>
              <w:jc w:val="both"/>
            </w:pPr>
            <w:r w:rsidRPr="00D03E92">
              <w:t>0.87</w:t>
            </w:r>
          </w:p>
        </w:tc>
        <w:tc>
          <w:tcPr>
            <w:tcW w:w="0" w:type="auto"/>
            <w:hideMark/>
          </w:tcPr>
          <w:p w14:paraId="2D321A81" w14:textId="77777777" w:rsidR="00D03E92" w:rsidRPr="00D03E92" w:rsidRDefault="00D03E92" w:rsidP="00D03E92">
            <w:pPr>
              <w:pStyle w:val="NormalWeb"/>
              <w:jc w:val="both"/>
            </w:pPr>
            <w:r w:rsidRPr="00D03E92">
              <w:t>2</w:t>
            </w:r>
          </w:p>
        </w:tc>
      </w:tr>
      <w:tr w:rsidR="00D03E92" w:rsidRPr="00D03E92" w14:paraId="5E2D21B6" w14:textId="77777777" w:rsidTr="00D03E92">
        <w:tc>
          <w:tcPr>
            <w:tcW w:w="0" w:type="auto"/>
            <w:hideMark/>
          </w:tcPr>
          <w:p w14:paraId="19522C4D" w14:textId="77777777" w:rsidR="00D03E92" w:rsidRPr="00D03E92" w:rsidRDefault="00D03E92" w:rsidP="00D03E92">
            <w:pPr>
              <w:pStyle w:val="NormalWeb"/>
              <w:jc w:val="both"/>
            </w:pPr>
            <w:r w:rsidRPr="00D03E92">
              <w:t>Claude</w:t>
            </w:r>
          </w:p>
        </w:tc>
        <w:tc>
          <w:tcPr>
            <w:tcW w:w="0" w:type="auto"/>
            <w:hideMark/>
          </w:tcPr>
          <w:p w14:paraId="007A5061" w14:textId="77777777" w:rsidR="00D03E92" w:rsidRPr="00D03E92" w:rsidRDefault="00D03E92" w:rsidP="00D03E92">
            <w:pPr>
              <w:pStyle w:val="NormalWeb"/>
              <w:jc w:val="both"/>
            </w:pPr>
            <w:r w:rsidRPr="00D03E92">
              <w:t>0.87</w:t>
            </w:r>
          </w:p>
        </w:tc>
        <w:tc>
          <w:tcPr>
            <w:tcW w:w="0" w:type="auto"/>
            <w:hideMark/>
          </w:tcPr>
          <w:p w14:paraId="6F6A5ADF" w14:textId="77777777" w:rsidR="00D03E92" w:rsidRPr="00D03E92" w:rsidRDefault="00D03E92" w:rsidP="00D03E92">
            <w:pPr>
              <w:pStyle w:val="NormalWeb"/>
              <w:jc w:val="both"/>
            </w:pPr>
            <w:r w:rsidRPr="00D03E92">
              <w:t>2</w:t>
            </w:r>
          </w:p>
        </w:tc>
      </w:tr>
      <w:tr w:rsidR="00D03E92" w:rsidRPr="00D03E92" w14:paraId="2131532C" w14:textId="77777777" w:rsidTr="00D03E92">
        <w:tc>
          <w:tcPr>
            <w:tcW w:w="0" w:type="auto"/>
            <w:hideMark/>
          </w:tcPr>
          <w:p w14:paraId="04731C83" w14:textId="77777777" w:rsidR="00D03E92" w:rsidRPr="00D03E92" w:rsidRDefault="00D03E92" w:rsidP="00D03E92">
            <w:pPr>
              <w:pStyle w:val="NormalWeb"/>
              <w:jc w:val="both"/>
            </w:pPr>
            <w:r w:rsidRPr="00D03E92">
              <w:t>Blackbox</w:t>
            </w:r>
          </w:p>
        </w:tc>
        <w:tc>
          <w:tcPr>
            <w:tcW w:w="0" w:type="auto"/>
            <w:hideMark/>
          </w:tcPr>
          <w:p w14:paraId="4F197573" w14:textId="77777777" w:rsidR="00D03E92" w:rsidRPr="00D03E92" w:rsidRDefault="00D03E92" w:rsidP="00D03E92">
            <w:pPr>
              <w:pStyle w:val="NormalWeb"/>
              <w:jc w:val="both"/>
            </w:pPr>
            <w:r w:rsidRPr="00D03E92">
              <w:t>0.43</w:t>
            </w:r>
          </w:p>
        </w:tc>
        <w:tc>
          <w:tcPr>
            <w:tcW w:w="0" w:type="auto"/>
            <w:hideMark/>
          </w:tcPr>
          <w:p w14:paraId="1EBBAEE5" w14:textId="77777777" w:rsidR="00D03E92" w:rsidRPr="00D03E92" w:rsidRDefault="00D03E92" w:rsidP="00D03E92">
            <w:pPr>
              <w:pStyle w:val="NormalWeb"/>
              <w:jc w:val="both"/>
            </w:pPr>
            <w:r w:rsidRPr="00D03E92">
              <w:t>1</w:t>
            </w:r>
          </w:p>
        </w:tc>
      </w:tr>
      <w:tr w:rsidR="00D03E92" w:rsidRPr="00D03E92" w14:paraId="32731AF7" w14:textId="77777777" w:rsidTr="00D03E92">
        <w:tc>
          <w:tcPr>
            <w:tcW w:w="0" w:type="auto"/>
            <w:hideMark/>
          </w:tcPr>
          <w:p w14:paraId="7C507980" w14:textId="77777777" w:rsidR="00D03E92" w:rsidRPr="00D03E92" w:rsidRDefault="00D03E92" w:rsidP="00D03E92">
            <w:pPr>
              <w:pStyle w:val="NormalWeb"/>
              <w:jc w:val="both"/>
            </w:pPr>
            <w:r w:rsidRPr="00D03E92">
              <w:t>Bixby</w:t>
            </w:r>
          </w:p>
        </w:tc>
        <w:tc>
          <w:tcPr>
            <w:tcW w:w="0" w:type="auto"/>
            <w:hideMark/>
          </w:tcPr>
          <w:p w14:paraId="36521E62" w14:textId="77777777" w:rsidR="00D03E92" w:rsidRPr="00D03E92" w:rsidRDefault="00D03E92" w:rsidP="00D03E92">
            <w:pPr>
              <w:pStyle w:val="NormalWeb"/>
              <w:jc w:val="both"/>
            </w:pPr>
            <w:r w:rsidRPr="00D03E92">
              <w:t>0.43</w:t>
            </w:r>
          </w:p>
        </w:tc>
        <w:tc>
          <w:tcPr>
            <w:tcW w:w="0" w:type="auto"/>
            <w:hideMark/>
          </w:tcPr>
          <w:p w14:paraId="07646B40" w14:textId="77777777" w:rsidR="00D03E92" w:rsidRPr="00D03E92" w:rsidRDefault="00D03E92" w:rsidP="00D03E92">
            <w:pPr>
              <w:pStyle w:val="NormalWeb"/>
              <w:jc w:val="both"/>
            </w:pPr>
            <w:r w:rsidRPr="00D03E92">
              <w:t>1</w:t>
            </w:r>
          </w:p>
        </w:tc>
      </w:tr>
      <w:tr w:rsidR="00D03E92" w:rsidRPr="00D03E92" w14:paraId="109D79DC" w14:textId="77777777" w:rsidTr="00D03E92">
        <w:tc>
          <w:tcPr>
            <w:tcW w:w="0" w:type="auto"/>
            <w:hideMark/>
          </w:tcPr>
          <w:p w14:paraId="04DE4FB9" w14:textId="77777777" w:rsidR="00D03E92" w:rsidRPr="00D03E92" w:rsidRDefault="00D03E92" w:rsidP="00D03E92">
            <w:pPr>
              <w:pStyle w:val="NormalWeb"/>
              <w:jc w:val="both"/>
            </w:pPr>
            <w:r w:rsidRPr="00D03E92">
              <w:t>Sonnet</w:t>
            </w:r>
          </w:p>
        </w:tc>
        <w:tc>
          <w:tcPr>
            <w:tcW w:w="0" w:type="auto"/>
            <w:hideMark/>
          </w:tcPr>
          <w:p w14:paraId="5FA52573" w14:textId="77777777" w:rsidR="00D03E92" w:rsidRPr="00D03E92" w:rsidRDefault="00D03E92" w:rsidP="00D03E92">
            <w:pPr>
              <w:pStyle w:val="NormalWeb"/>
              <w:jc w:val="both"/>
            </w:pPr>
            <w:r w:rsidRPr="00D03E92">
              <w:t>0.43</w:t>
            </w:r>
          </w:p>
        </w:tc>
        <w:tc>
          <w:tcPr>
            <w:tcW w:w="0" w:type="auto"/>
            <w:hideMark/>
          </w:tcPr>
          <w:p w14:paraId="5D9AA449" w14:textId="77777777" w:rsidR="00D03E92" w:rsidRPr="00D03E92" w:rsidRDefault="00D03E92" w:rsidP="00D03E92">
            <w:pPr>
              <w:pStyle w:val="NormalWeb"/>
              <w:jc w:val="both"/>
            </w:pPr>
            <w:r w:rsidRPr="00D03E92">
              <w:t>1</w:t>
            </w:r>
          </w:p>
        </w:tc>
      </w:tr>
      <w:tr w:rsidR="00D03E92" w:rsidRPr="00D03E92" w14:paraId="1BDA1C3B" w14:textId="77777777" w:rsidTr="00D03E92">
        <w:tc>
          <w:tcPr>
            <w:tcW w:w="0" w:type="auto"/>
            <w:hideMark/>
          </w:tcPr>
          <w:p w14:paraId="0458B1A3" w14:textId="77777777" w:rsidR="00D03E92" w:rsidRPr="00D03E92" w:rsidRDefault="00D03E92" w:rsidP="00D03E92">
            <w:pPr>
              <w:pStyle w:val="NormalWeb"/>
              <w:jc w:val="both"/>
            </w:pPr>
            <w:proofErr w:type="spellStart"/>
            <w:r w:rsidRPr="00D03E92">
              <w:lastRenderedPageBreak/>
              <w:t>DeepSeek</w:t>
            </w:r>
            <w:proofErr w:type="spellEnd"/>
          </w:p>
        </w:tc>
        <w:tc>
          <w:tcPr>
            <w:tcW w:w="0" w:type="auto"/>
            <w:hideMark/>
          </w:tcPr>
          <w:p w14:paraId="59A35CFB" w14:textId="77777777" w:rsidR="00D03E92" w:rsidRPr="00D03E92" w:rsidRDefault="00D03E92" w:rsidP="00D03E92">
            <w:pPr>
              <w:pStyle w:val="NormalWeb"/>
              <w:jc w:val="both"/>
            </w:pPr>
            <w:r w:rsidRPr="00D03E92">
              <w:t>0.43</w:t>
            </w:r>
          </w:p>
        </w:tc>
        <w:tc>
          <w:tcPr>
            <w:tcW w:w="0" w:type="auto"/>
            <w:hideMark/>
          </w:tcPr>
          <w:p w14:paraId="6B32EDCF" w14:textId="77777777" w:rsidR="00D03E92" w:rsidRPr="00D03E92" w:rsidRDefault="00D03E92" w:rsidP="00D03E92">
            <w:pPr>
              <w:pStyle w:val="NormalWeb"/>
              <w:jc w:val="both"/>
            </w:pPr>
            <w:r w:rsidRPr="00D03E92">
              <w:t>1</w:t>
            </w:r>
          </w:p>
        </w:tc>
      </w:tr>
      <w:tr w:rsidR="00D03E92" w:rsidRPr="00D03E92" w14:paraId="0E62CC92" w14:textId="77777777" w:rsidTr="00D03E92">
        <w:tc>
          <w:tcPr>
            <w:tcW w:w="0" w:type="auto"/>
            <w:hideMark/>
          </w:tcPr>
          <w:p w14:paraId="1979CAFE" w14:textId="77777777" w:rsidR="00D03E92" w:rsidRPr="00D03E92" w:rsidRDefault="00D03E92" w:rsidP="00D03E92">
            <w:pPr>
              <w:pStyle w:val="NormalWeb"/>
              <w:jc w:val="both"/>
            </w:pPr>
            <w:r w:rsidRPr="00D03E92">
              <w:t>Do not use AI</w:t>
            </w:r>
          </w:p>
        </w:tc>
        <w:tc>
          <w:tcPr>
            <w:tcW w:w="0" w:type="auto"/>
            <w:hideMark/>
          </w:tcPr>
          <w:p w14:paraId="706D37A8" w14:textId="77777777" w:rsidR="00D03E92" w:rsidRPr="00D03E92" w:rsidRDefault="00D03E92" w:rsidP="00D03E92">
            <w:pPr>
              <w:pStyle w:val="NormalWeb"/>
              <w:jc w:val="both"/>
            </w:pPr>
            <w:r w:rsidRPr="00D03E92">
              <w:t>14.29</w:t>
            </w:r>
          </w:p>
        </w:tc>
        <w:tc>
          <w:tcPr>
            <w:tcW w:w="0" w:type="auto"/>
            <w:hideMark/>
          </w:tcPr>
          <w:p w14:paraId="28FD0984" w14:textId="77777777" w:rsidR="00D03E92" w:rsidRPr="00D03E92" w:rsidRDefault="00D03E92" w:rsidP="00D03E92">
            <w:pPr>
              <w:pStyle w:val="NormalWeb"/>
              <w:jc w:val="both"/>
            </w:pPr>
            <w:r w:rsidRPr="00D03E92">
              <w:t>33</w:t>
            </w:r>
          </w:p>
        </w:tc>
      </w:tr>
    </w:tbl>
    <w:p w14:paraId="16EFEC0C" w14:textId="272EED68" w:rsidR="00540841" w:rsidRPr="00540841" w:rsidRDefault="0046769A" w:rsidP="00540841">
      <w:pPr>
        <w:pStyle w:val="NormalWeb"/>
        <w:jc w:val="both"/>
        <w:rPr>
          <w:b/>
          <w:bCs/>
        </w:rPr>
      </w:pPr>
      <w:r>
        <w:rPr>
          <w:b/>
          <w:bCs/>
        </w:rPr>
        <w:t>4</w:t>
      </w:r>
      <w:r w:rsidR="00540841" w:rsidRPr="00540841">
        <w:rPr>
          <w:b/>
          <w:bCs/>
        </w:rPr>
        <w:t>.4 Purpose of AI Usage</w:t>
      </w:r>
    </w:p>
    <w:p w14:paraId="0D3F4E7F" w14:textId="77777777" w:rsidR="00540841" w:rsidRPr="00540841" w:rsidRDefault="00540841" w:rsidP="0046769A">
      <w:pPr>
        <w:pStyle w:val="NormalWeb"/>
        <w:spacing w:line="360" w:lineRule="auto"/>
        <w:jc w:val="both"/>
      </w:pPr>
      <w:r w:rsidRPr="00540841">
        <w:t>The primary reasons for AI use were:</w:t>
      </w:r>
    </w:p>
    <w:p w14:paraId="50B31236" w14:textId="77777777" w:rsidR="00540841" w:rsidRPr="00540841" w:rsidRDefault="00540841" w:rsidP="0046769A">
      <w:pPr>
        <w:pStyle w:val="NormalWeb"/>
        <w:numPr>
          <w:ilvl w:val="0"/>
          <w:numId w:val="22"/>
        </w:numPr>
        <w:spacing w:line="360" w:lineRule="auto"/>
        <w:jc w:val="both"/>
      </w:pPr>
      <w:r w:rsidRPr="00540841">
        <w:t xml:space="preserve">Educational purposes: 28.14% (n = 65) </w:t>
      </w:r>
    </w:p>
    <w:p w14:paraId="00CE84AD" w14:textId="77777777" w:rsidR="00540841" w:rsidRPr="00540841" w:rsidRDefault="00540841" w:rsidP="0046769A">
      <w:pPr>
        <w:pStyle w:val="NormalWeb"/>
        <w:numPr>
          <w:ilvl w:val="0"/>
          <w:numId w:val="22"/>
        </w:numPr>
        <w:spacing w:line="360" w:lineRule="auto"/>
        <w:jc w:val="both"/>
      </w:pPr>
      <w:r w:rsidRPr="00540841">
        <w:t xml:space="preserve">Curiosity/entertainment: 22.51% (n = 52) </w:t>
      </w:r>
    </w:p>
    <w:p w14:paraId="0DC49946" w14:textId="77777777" w:rsidR="00540841" w:rsidRPr="00540841" w:rsidRDefault="00540841" w:rsidP="0046769A">
      <w:pPr>
        <w:pStyle w:val="NormalWeb"/>
        <w:numPr>
          <w:ilvl w:val="0"/>
          <w:numId w:val="22"/>
        </w:numPr>
        <w:spacing w:line="360" w:lineRule="auto"/>
        <w:jc w:val="both"/>
      </w:pPr>
      <w:r w:rsidRPr="00540841">
        <w:t xml:space="preserve">Psychological/emotional purposes: ~33.44% (combined categories including loneliness reduction, emotional expression, and mental health support) </w:t>
      </w:r>
    </w:p>
    <w:p w14:paraId="4A38BD4A" w14:textId="77777777" w:rsidR="00540841" w:rsidRDefault="00540841" w:rsidP="0046769A">
      <w:pPr>
        <w:pStyle w:val="NormalWeb"/>
        <w:spacing w:line="360" w:lineRule="auto"/>
        <w:jc w:val="both"/>
      </w:pPr>
      <w:r w:rsidRPr="00540841">
        <w:t>This indicates that a substantial proportion of users engage with AI for emotional or psychological support, highlighting its relevance in mental health contexts.</w:t>
      </w:r>
    </w:p>
    <w:p w14:paraId="12C0FB41" w14:textId="4FB353F1" w:rsidR="00D03E92" w:rsidRPr="00363D8C" w:rsidRDefault="00D03E92" w:rsidP="00540841">
      <w:pPr>
        <w:pStyle w:val="NormalWeb"/>
        <w:jc w:val="both"/>
        <w:rPr>
          <w:b/>
          <w:bCs/>
        </w:rPr>
      </w:pPr>
      <w:r w:rsidRPr="00363D8C">
        <w:rPr>
          <w:b/>
          <w:bCs/>
        </w:rPr>
        <w:t>Table: 2 Reasons for Using Conversational AI Among Participants</w:t>
      </w:r>
    </w:p>
    <w:tbl>
      <w:tblPr>
        <w:tblStyle w:val="TableGrid"/>
        <w:tblW w:w="0" w:type="auto"/>
        <w:tblLook w:val="04A0" w:firstRow="1" w:lastRow="0" w:firstColumn="1" w:lastColumn="0" w:noHBand="0" w:noVBand="1"/>
      </w:tblPr>
      <w:tblGrid>
        <w:gridCol w:w="3963"/>
        <w:gridCol w:w="1809"/>
        <w:gridCol w:w="1663"/>
      </w:tblGrid>
      <w:tr w:rsidR="00D03E92" w:rsidRPr="00D03E92" w14:paraId="165937FE" w14:textId="77777777" w:rsidTr="00D03E92">
        <w:tc>
          <w:tcPr>
            <w:tcW w:w="0" w:type="auto"/>
            <w:hideMark/>
          </w:tcPr>
          <w:p w14:paraId="6F340F3F" w14:textId="77777777" w:rsidR="00D03E92" w:rsidRPr="00D03E92" w:rsidRDefault="00D03E92" w:rsidP="00D03E92">
            <w:pPr>
              <w:pStyle w:val="NormalWeb"/>
              <w:jc w:val="both"/>
              <w:rPr>
                <w:b/>
                <w:bCs/>
              </w:rPr>
            </w:pPr>
            <w:r w:rsidRPr="00D03E92">
              <w:rPr>
                <w:b/>
                <w:bCs/>
              </w:rPr>
              <w:t>Reason for AI Use</w:t>
            </w:r>
          </w:p>
        </w:tc>
        <w:tc>
          <w:tcPr>
            <w:tcW w:w="0" w:type="auto"/>
            <w:hideMark/>
          </w:tcPr>
          <w:p w14:paraId="3B39E297" w14:textId="77777777" w:rsidR="00D03E92" w:rsidRPr="00D03E92" w:rsidRDefault="00D03E92" w:rsidP="00D03E92">
            <w:pPr>
              <w:pStyle w:val="NormalWeb"/>
              <w:jc w:val="both"/>
              <w:rPr>
                <w:b/>
                <w:bCs/>
              </w:rPr>
            </w:pPr>
            <w:r w:rsidRPr="00D03E92">
              <w:rPr>
                <w:b/>
                <w:bCs/>
              </w:rPr>
              <w:t>Percentage (%)</w:t>
            </w:r>
          </w:p>
        </w:tc>
        <w:tc>
          <w:tcPr>
            <w:tcW w:w="0" w:type="auto"/>
            <w:hideMark/>
          </w:tcPr>
          <w:p w14:paraId="36B69AB1" w14:textId="77777777" w:rsidR="00D03E92" w:rsidRPr="00D03E92" w:rsidRDefault="00D03E92" w:rsidP="00D03E92">
            <w:pPr>
              <w:pStyle w:val="NormalWeb"/>
              <w:jc w:val="both"/>
              <w:rPr>
                <w:b/>
                <w:bCs/>
              </w:rPr>
            </w:pPr>
            <w:r w:rsidRPr="00D03E92">
              <w:rPr>
                <w:b/>
                <w:bCs/>
              </w:rPr>
              <w:t>Frequency (n)</w:t>
            </w:r>
          </w:p>
        </w:tc>
      </w:tr>
      <w:tr w:rsidR="00D03E92" w:rsidRPr="00D03E92" w14:paraId="7C873E61" w14:textId="77777777" w:rsidTr="00D03E92">
        <w:tc>
          <w:tcPr>
            <w:tcW w:w="0" w:type="auto"/>
            <w:hideMark/>
          </w:tcPr>
          <w:p w14:paraId="77C5CDE2" w14:textId="77777777" w:rsidR="00D03E92" w:rsidRPr="00D03E92" w:rsidRDefault="00D03E92" w:rsidP="00D03E92">
            <w:pPr>
              <w:pStyle w:val="NormalWeb"/>
              <w:jc w:val="both"/>
            </w:pPr>
            <w:r w:rsidRPr="00D03E92">
              <w:t>Strictly educational purposes</w:t>
            </w:r>
          </w:p>
        </w:tc>
        <w:tc>
          <w:tcPr>
            <w:tcW w:w="0" w:type="auto"/>
            <w:hideMark/>
          </w:tcPr>
          <w:p w14:paraId="7A78434B" w14:textId="77777777" w:rsidR="00D03E92" w:rsidRPr="00D03E92" w:rsidRDefault="00D03E92" w:rsidP="00D03E92">
            <w:pPr>
              <w:pStyle w:val="NormalWeb"/>
              <w:jc w:val="both"/>
            </w:pPr>
            <w:r w:rsidRPr="00D03E92">
              <w:t>28.14</w:t>
            </w:r>
          </w:p>
        </w:tc>
        <w:tc>
          <w:tcPr>
            <w:tcW w:w="0" w:type="auto"/>
            <w:hideMark/>
          </w:tcPr>
          <w:p w14:paraId="72BA9F89" w14:textId="77777777" w:rsidR="00D03E92" w:rsidRPr="00D03E92" w:rsidRDefault="00D03E92" w:rsidP="00D03E92">
            <w:pPr>
              <w:pStyle w:val="NormalWeb"/>
              <w:jc w:val="both"/>
            </w:pPr>
            <w:r w:rsidRPr="00D03E92">
              <w:t>65</w:t>
            </w:r>
          </w:p>
        </w:tc>
      </w:tr>
      <w:tr w:rsidR="00D03E92" w:rsidRPr="00D03E92" w14:paraId="059AF709" w14:textId="77777777" w:rsidTr="00D03E92">
        <w:tc>
          <w:tcPr>
            <w:tcW w:w="0" w:type="auto"/>
            <w:hideMark/>
          </w:tcPr>
          <w:p w14:paraId="6B7119EE" w14:textId="77777777" w:rsidR="00D03E92" w:rsidRPr="00D03E92" w:rsidRDefault="00D03E92" w:rsidP="00D03E92">
            <w:pPr>
              <w:pStyle w:val="NormalWeb"/>
              <w:jc w:val="both"/>
            </w:pPr>
            <w:r w:rsidRPr="00D03E92">
              <w:t>Curiosity and entertainment</w:t>
            </w:r>
          </w:p>
        </w:tc>
        <w:tc>
          <w:tcPr>
            <w:tcW w:w="0" w:type="auto"/>
            <w:hideMark/>
          </w:tcPr>
          <w:p w14:paraId="6CFCA1B1" w14:textId="77777777" w:rsidR="00D03E92" w:rsidRPr="00D03E92" w:rsidRDefault="00D03E92" w:rsidP="00D03E92">
            <w:pPr>
              <w:pStyle w:val="NormalWeb"/>
              <w:jc w:val="both"/>
            </w:pPr>
            <w:r w:rsidRPr="00D03E92">
              <w:t>22.51</w:t>
            </w:r>
          </w:p>
        </w:tc>
        <w:tc>
          <w:tcPr>
            <w:tcW w:w="0" w:type="auto"/>
            <w:hideMark/>
          </w:tcPr>
          <w:p w14:paraId="32D3E23C" w14:textId="77777777" w:rsidR="00D03E92" w:rsidRPr="00D03E92" w:rsidRDefault="00D03E92" w:rsidP="00D03E92">
            <w:pPr>
              <w:pStyle w:val="NormalWeb"/>
              <w:jc w:val="both"/>
            </w:pPr>
            <w:r w:rsidRPr="00D03E92">
              <w:t>52</w:t>
            </w:r>
          </w:p>
        </w:tc>
      </w:tr>
      <w:tr w:rsidR="00D03E92" w:rsidRPr="00D03E92" w14:paraId="3628BC57" w14:textId="77777777" w:rsidTr="00D03E92">
        <w:tc>
          <w:tcPr>
            <w:tcW w:w="0" w:type="auto"/>
            <w:hideMark/>
          </w:tcPr>
          <w:p w14:paraId="2503C294" w14:textId="77777777" w:rsidR="00D03E92" w:rsidRPr="00D03E92" w:rsidRDefault="00D03E92" w:rsidP="00D03E92">
            <w:pPr>
              <w:pStyle w:val="NormalWeb"/>
              <w:jc w:val="both"/>
            </w:pPr>
            <w:r w:rsidRPr="00D03E92">
              <w:t>To reduce loneliness or boredom</w:t>
            </w:r>
          </w:p>
        </w:tc>
        <w:tc>
          <w:tcPr>
            <w:tcW w:w="0" w:type="auto"/>
            <w:hideMark/>
          </w:tcPr>
          <w:p w14:paraId="1C4C64FC" w14:textId="77777777" w:rsidR="00D03E92" w:rsidRPr="00D03E92" w:rsidRDefault="00D03E92" w:rsidP="00D03E92">
            <w:pPr>
              <w:pStyle w:val="NormalWeb"/>
              <w:jc w:val="both"/>
            </w:pPr>
            <w:r w:rsidRPr="00D03E92">
              <w:t>12.99</w:t>
            </w:r>
          </w:p>
        </w:tc>
        <w:tc>
          <w:tcPr>
            <w:tcW w:w="0" w:type="auto"/>
            <w:hideMark/>
          </w:tcPr>
          <w:p w14:paraId="39CADA62" w14:textId="77777777" w:rsidR="00D03E92" w:rsidRPr="00D03E92" w:rsidRDefault="00D03E92" w:rsidP="00D03E92">
            <w:pPr>
              <w:pStyle w:val="NormalWeb"/>
              <w:jc w:val="both"/>
            </w:pPr>
            <w:r w:rsidRPr="00D03E92">
              <w:t>30</w:t>
            </w:r>
          </w:p>
        </w:tc>
      </w:tr>
      <w:tr w:rsidR="00D03E92" w:rsidRPr="00D03E92" w14:paraId="4929E561" w14:textId="77777777" w:rsidTr="00D03E92">
        <w:tc>
          <w:tcPr>
            <w:tcW w:w="0" w:type="auto"/>
            <w:hideMark/>
          </w:tcPr>
          <w:p w14:paraId="53CE2E2B" w14:textId="77777777" w:rsidR="00D03E92" w:rsidRPr="00D03E92" w:rsidRDefault="00D03E92" w:rsidP="00D03E92">
            <w:pPr>
              <w:pStyle w:val="NormalWeb"/>
              <w:jc w:val="both"/>
            </w:pPr>
            <w:r w:rsidRPr="00D03E92">
              <w:t>To express emotions without judgment</w:t>
            </w:r>
          </w:p>
        </w:tc>
        <w:tc>
          <w:tcPr>
            <w:tcW w:w="0" w:type="auto"/>
            <w:hideMark/>
          </w:tcPr>
          <w:p w14:paraId="27CE1C49" w14:textId="77777777" w:rsidR="00D03E92" w:rsidRPr="00D03E92" w:rsidRDefault="00D03E92" w:rsidP="00D03E92">
            <w:pPr>
              <w:pStyle w:val="NormalWeb"/>
              <w:jc w:val="both"/>
            </w:pPr>
            <w:r w:rsidRPr="00D03E92">
              <w:t>12.99</w:t>
            </w:r>
          </w:p>
        </w:tc>
        <w:tc>
          <w:tcPr>
            <w:tcW w:w="0" w:type="auto"/>
            <w:hideMark/>
          </w:tcPr>
          <w:p w14:paraId="291FEF3E" w14:textId="77777777" w:rsidR="00D03E92" w:rsidRPr="00D03E92" w:rsidRDefault="00D03E92" w:rsidP="00D03E92">
            <w:pPr>
              <w:pStyle w:val="NormalWeb"/>
              <w:jc w:val="both"/>
            </w:pPr>
            <w:r w:rsidRPr="00D03E92">
              <w:t>30</w:t>
            </w:r>
          </w:p>
        </w:tc>
      </w:tr>
      <w:tr w:rsidR="00D03E92" w:rsidRPr="00D03E92" w14:paraId="5973C410" w14:textId="77777777" w:rsidTr="00D03E92">
        <w:tc>
          <w:tcPr>
            <w:tcW w:w="0" w:type="auto"/>
            <w:hideMark/>
          </w:tcPr>
          <w:p w14:paraId="67519B7E" w14:textId="77777777" w:rsidR="00D03E92" w:rsidRPr="00D03E92" w:rsidRDefault="00D03E92" w:rsidP="00D03E92">
            <w:pPr>
              <w:pStyle w:val="NormalWeb"/>
              <w:jc w:val="both"/>
            </w:pPr>
            <w:r w:rsidRPr="00D03E92">
              <w:t>Mental health-related support</w:t>
            </w:r>
          </w:p>
        </w:tc>
        <w:tc>
          <w:tcPr>
            <w:tcW w:w="0" w:type="auto"/>
            <w:hideMark/>
          </w:tcPr>
          <w:p w14:paraId="40C72822" w14:textId="77777777" w:rsidR="00D03E92" w:rsidRPr="00D03E92" w:rsidRDefault="00D03E92" w:rsidP="00D03E92">
            <w:pPr>
              <w:pStyle w:val="NormalWeb"/>
              <w:jc w:val="both"/>
            </w:pPr>
            <w:r w:rsidRPr="00D03E92">
              <w:t>4.33</w:t>
            </w:r>
          </w:p>
        </w:tc>
        <w:tc>
          <w:tcPr>
            <w:tcW w:w="0" w:type="auto"/>
            <w:hideMark/>
          </w:tcPr>
          <w:p w14:paraId="335B87C1" w14:textId="77777777" w:rsidR="00D03E92" w:rsidRPr="00D03E92" w:rsidRDefault="00D03E92" w:rsidP="00D03E92">
            <w:pPr>
              <w:pStyle w:val="NormalWeb"/>
              <w:jc w:val="both"/>
            </w:pPr>
            <w:r w:rsidRPr="00D03E92">
              <w:t>10</w:t>
            </w:r>
          </w:p>
        </w:tc>
      </w:tr>
      <w:tr w:rsidR="00D03E92" w:rsidRPr="00D03E92" w14:paraId="45635E6F" w14:textId="77777777" w:rsidTr="00D03E92">
        <w:tc>
          <w:tcPr>
            <w:tcW w:w="0" w:type="auto"/>
            <w:hideMark/>
          </w:tcPr>
          <w:p w14:paraId="4935888E" w14:textId="77777777" w:rsidR="00D03E92" w:rsidRPr="00D03E92" w:rsidRDefault="00D03E92" w:rsidP="00D03E92">
            <w:pPr>
              <w:pStyle w:val="NormalWeb"/>
              <w:jc w:val="both"/>
            </w:pPr>
            <w:r w:rsidRPr="00D03E92">
              <w:t>Decision-making assistance</w:t>
            </w:r>
          </w:p>
        </w:tc>
        <w:tc>
          <w:tcPr>
            <w:tcW w:w="0" w:type="auto"/>
            <w:hideMark/>
          </w:tcPr>
          <w:p w14:paraId="25C49B43" w14:textId="77777777" w:rsidR="00D03E92" w:rsidRPr="00D03E92" w:rsidRDefault="00D03E92" w:rsidP="00D03E92">
            <w:pPr>
              <w:pStyle w:val="NormalWeb"/>
              <w:jc w:val="both"/>
            </w:pPr>
            <w:r w:rsidRPr="00D03E92">
              <w:t>3.46</w:t>
            </w:r>
          </w:p>
        </w:tc>
        <w:tc>
          <w:tcPr>
            <w:tcW w:w="0" w:type="auto"/>
            <w:hideMark/>
          </w:tcPr>
          <w:p w14:paraId="02850D7E" w14:textId="77777777" w:rsidR="00D03E92" w:rsidRPr="00D03E92" w:rsidRDefault="00D03E92" w:rsidP="00D03E92">
            <w:pPr>
              <w:pStyle w:val="NormalWeb"/>
              <w:jc w:val="both"/>
            </w:pPr>
            <w:r w:rsidRPr="00D03E92">
              <w:t>8</w:t>
            </w:r>
          </w:p>
        </w:tc>
      </w:tr>
      <w:tr w:rsidR="00D03E92" w:rsidRPr="00D03E92" w14:paraId="7909A515" w14:textId="77777777" w:rsidTr="00D03E92">
        <w:tc>
          <w:tcPr>
            <w:tcW w:w="0" w:type="auto"/>
            <w:hideMark/>
          </w:tcPr>
          <w:p w14:paraId="102AA2FE" w14:textId="77777777" w:rsidR="00D03E92" w:rsidRPr="00D03E92" w:rsidRDefault="00D03E92" w:rsidP="00D03E92">
            <w:pPr>
              <w:pStyle w:val="NormalWeb"/>
              <w:jc w:val="both"/>
            </w:pPr>
            <w:r w:rsidRPr="00D03E92">
              <w:t>Work improvement/productivity</w:t>
            </w:r>
          </w:p>
        </w:tc>
        <w:tc>
          <w:tcPr>
            <w:tcW w:w="0" w:type="auto"/>
            <w:hideMark/>
          </w:tcPr>
          <w:p w14:paraId="4EBBAC82" w14:textId="77777777" w:rsidR="00D03E92" w:rsidRPr="00D03E92" w:rsidRDefault="00D03E92" w:rsidP="00D03E92">
            <w:pPr>
              <w:pStyle w:val="NormalWeb"/>
              <w:jc w:val="both"/>
            </w:pPr>
            <w:r w:rsidRPr="00D03E92">
              <w:t>3.46</w:t>
            </w:r>
          </w:p>
        </w:tc>
        <w:tc>
          <w:tcPr>
            <w:tcW w:w="0" w:type="auto"/>
            <w:hideMark/>
          </w:tcPr>
          <w:p w14:paraId="10D5E6F3" w14:textId="77777777" w:rsidR="00D03E92" w:rsidRPr="00D03E92" w:rsidRDefault="00D03E92" w:rsidP="00D03E92">
            <w:pPr>
              <w:pStyle w:val="NormalWeb"/>
              <w:jc w:val="both"/>
            </w:pPr>
            <w:r w:rsidRPr="00D03E92">
              <w:t>3</w:t>
            </w:r>
          </w:p>
        </w:tc>
      </w:tr>
      <w:tr w:rsidR="00D03E92" w:rsidRPr="00D03E92" w14:paraId="664FCF51" w14:textId="77777777" w:rsidTr="00D03E92">
        <w:tc>
          <w:tcPr>
            <w:tcW w:w="0" w:type="auto"/>
            <w:hideMark/>
          </w:tcPr>
          <w:p w14:paraId="020F084D" w14:textId="77777777" w:rsidR="00D03E92" w:rsidRPr="00D03E92" w:rsidRDefault="00D03E92" w:rsidP="00D03E92">
            <w:pPr>
              <w:pStyle w:val="NormalWeb"/>
              <w:jc w:val="both"/>
            </w:pPr>
            <w:r w:rsidRPr="00D03E92">
              <w:t>Navigation (e.g., directions)</w:t>
            </w:r>
          </w:p>
        </w:tc>
        <w:tc>
          <w:tcPr>
            <w:tcW w:w="0" w:type="auto"/>
            <w:hideMark/>
          </w:tcPr>
          <w:p w14:paraId="15BE1438" w14:textId="77777777" w:rsidR="00D03E92" w:rsidRPr="00D03E92" w:rsidRDefault="00D03E92" w:rsidP="00D03E92">
            <w:pPr>
              <w:pStyle w:val="NormalWeb"/>
              <w:jc w:val="both"/>
            </w:pPr>
            <w:r w:rsidRPr="00D03E92">
              <w:t>1.30</w:t>
            </w:r>
          </w:p>
        </w:tc>
        <w:tc>
          <w:tcPr>
            <w:tcW w:w="0" w:type="auto"/>
            <w:hideMark/>
          </w:tcPr>
          <w:p w14:paraId="381A5C33" w14:textId="77777777" w:rsidR="00D03E92" w:rsidRPr="00D03E92" w:rsidRDefault="00D03E92" w:rsidP="00D03E92">
            <w:pPr>
              <w:pStyle w:val="NormalWeb"/>
              <w:jc w:val="both"/>
            </w:pPr>
            <w:r w:rsidRPr="00D03E92">
              <w:t>5</w:t>
            </w:r>
          </w:p>
        </w:tc>
      </w:tr>
      <w:tr w:rsidR="00D03E92" w:rsidRPr="00D03E92" w14:paraId="40CEC33C" w14:textId="77777777" w:rsidTr="00D03E92">
        <w:tc>
          <w:tcPr>
            <w:tcW w:w="0" w:type="auto"/>
            <w:hideMark/>
          </w:tcPr>
          <w:p w14:paraId="1ED13882" w14:textId="77777777" w:rsidR="00D03E92" w:rsidRPr="00D03E92" w:rsidRDefault="00D03E92" w:rsidP="00D03E92">
            <w:pPr>
              <w:pStyle w:val="NormalWeb"/>
              <w:jc w:val="both"/>
            </w:pPr>
            <w:r w:rsidRPr="00D03E92">
              <w:t>Do not use AI</w:t>
            </w:r>
          </w:p>
        </w:tc>
        <w:tc>
          <w:tcPr>
            <w:tcW w:w="0" w:type="auto"/>
            <w:hideMark/>
          </w:tcPr>
          <w:p w14:paraId="5B71A426" w14:textId="77777777" w:rsidR="00D03E92" w:rsidRPr="00D03E92" w:rsidRDefault="00D03E92" w:rsidP="00D03E92">
            <w:pPr>
              <w:pStyle w:val="NormalWeb"/>
              <w:jc w:val="both"/>
            </w:pPr>
            <w:r w:rsidRPr="00D03E92">
              <w:t>2.16</w:t>
            </w:r>
          </w:p>
        </w:tc>
        <w:tc>
          <w:tcPr>
            <w:tcW w:w="0" w:type="auto"/>
            <w:hideMark/>
          </w:tcPr>
          <w:p w14:paraId="31B3263D" w14:textId="77777777" w:rsidR="00D03E92" w:rsidRPr="00D03E92" w:rsidRDefault="00D03E92" w:rsidP="00D03E92">
            <w:pPr>
              <w:pStyle w:val="NormalWeb"/>
              <w:jc w:val="both"/>
            </w:pPr>
            <w:r w:rsidRPr="00D03E92">
              <w:t>8</w:t>
            </w:r>
          </w:p>
        </w:tc>
      </w:tr>
    </w:tbl>
    <w:p w14:paraId="4C420EA8" w14:textId="77777777" w:rsidR="00D03E92" w:rsidRDefault="00D03E92" w:rsidP="00540841">
      <w:pPr>
        <w:pStyle w:val="NormalWeb"/>
        <w:jc w:val="both"/>
        <w:rPr>
          <w:b/>
          <w:bCs/>
        </w:rPr>
      </w:pPr>
    </w:p>
    <w:p w14:paraId="38E85BC8" w14:textId="2FD27728" w:rsidR="00814CC3" w:rsidRPr="00814CC3" w:rsidRDefault="0046769A" w:rsidP="00540841">
      <w:pPr>
        <w:pStyle w:val="NormalWeb"/>
        <w:jc w:val="both"/>
        <w:rPr>
          <w:b/>
          <w:bCs/>
        </w:rPr>
      </w:pPr>
      <w:r>
        <w:rPr>
          <w:b/>
          <w:bCs/>
        </w:rPr>
        <w:t>4</w:t>
      </w:r>
      <w:r w:rsidR="00540841" w:rsidRPr="00540841">
        <w:rPr>
          <w:b/>
          <w:bCs/>
        </w:rPr>
        <w:t xml:space="preserve">.5 </w:t>
      </w:r>
      <w:r w:rsidR="00814CC3" w:rsidRPr="00814CC3">
        <w:rPr>
          <w:b/>
          <w:bCs/>
        </w:rPr>
        <w:t>Relationship Between Conversational AI Usage and Depressive Symptoms</w:t>
      </w:r>
    </w:p>
    <w:p w14:paraId="2D37CE0A" w14:textId="77777777" w:rsidR="00814CC3" w:rsidRPr="00814CC3" w:rsidRDefault="00814CC3" w:rsidP="0046769A">
      <w:pPr>
        <w:pStyle w:val="NormalWeb"/>
        <w:spacing w:line="360" w:lineRule="auto"/>
        <w:jc w:val="both"/>
      </w:pPr>
      <w:r w:rsidRPr="00814CC3">
        <w:t xml:space="preserve">Pearson correlation analysis revealed a very weak negative association between conversational AI usage frequency and depressive symptom severity (r = –0.113, r² = 0.013), indicating that increased AI usage was associated with a negligible reduction in PHQ-9 scores. However, this relationship was not statistically significant, suggesting the absence of a meaningful linear association between the two variables. Consistent with this finding, simple linear regression analysis demonstrated that AI usage frequency did not significantly predict depression scores (R² = 0.013, </w:t>
      </w:r>
      <w:proofErr w:type="gramStart"/>
      <w:r w:rsidRPr="00814CC3">
        <w:t>F(</w:t>
      </w:r>
      <w:proofErr w:type="gramEnd"/>
      <w:r w:rsidRPr="00814CC3">
        <w:t>1, 229) = 2.98, p = 0.086). Although the regression coefficient was negative (β = –0.155), the model explained only 1.3% of the variance, indicating minimal predictive value.</w:t>
      </w:r>
    </w:p>
    <w:p w14:paraId="6BD42755" w14:textId="7DD6291F" w:rsidR="008B35AA" w:rsidRPr="0046769A" w:rsidRDefault="00814CC3" w:rsidP="0046769A">
      <w:pPr>
        <w:pStyle w:val="NormalWeb"/>
        <w:spacing w:line="360" w:lineRule="auto"/>
        <w:jc w:val="both"/>
      </w:pPr>
      <w:r w:rsidRPr="00814CC3">
        <w:lastRenderedPageBreak/>
        <w:t>Further group-based analyses supported these observations. One-way ANOVA comparing depression scores across AI non-users, less frequent users, and frequent users showed no statistically significant differences (p &gt; 0.05), suggesting that varying levels of AI engagement do not influence depression severity. Similarly, chi-square analysis revealed no significant association between categorical AI usage levels and depression severity categories (p &gt; 0.05). The distribution of participants indicated that the majority fell within lower depression categories regardless of AI usage patterns, reinforcing the conclusion that depression prevalence appears independent of conversational AI engagement within this sample.</w:t>
      </w:r>
    </w:p>
    <w:p w14:paraId="403ACF9B" w14:textId="77777777" w:rsidR="00BD5145" w:rsidRPr="005A17B4" w:rsidRDefault="00BD5145" w:rsidP="00C623D7">
      <w:pPr>
        <w:jc w:val="both"/>
        <w:rPr>
          <w:rFonts w:ascii="Times New Roman" w:hAnsi="Times New Roman" w:cs="Times New Roman"/>
          <w:sz w:val="24"/>
          <w:szCs w:val="24"/>
        </w:rPr>
      </w:pPr>
    </w:p>
    <w:p w14:paraId="0DE705C7" w14:textId="51226FF6" w:rsidR="0025238B" w:rsidRPr="005A17B4" w:rsidRDefault="0025238B" w:rsidP="00C623D7">
      <w:pPr>
        <w:jc w:val="both"/>
        <w:rPr>
          <w:rFonts w:ascii="Times New Roman" w:eastAsia="Times New Roman" w:hAnsi="Times New Roman" w:cs="Times New Roman"/>
          <w:color w:val="000000"/>
          <w:kern w:val="0"/>
          <w:sz w:val="24"/>
          <w:szCs w:val="24"/>
          <w:lang w:eastAsia="en-IN"/>
          <w14:ligatures w14:val="none"/>
        </w:rPr>
      </w:pPr>
      <w:r w:rsidRPr="005A17B4">
        <w:rPr>
          <w:rFonts w:ascii="Times New Roman" w:hAnsi="Times New Roman" w:cs="Times New Roman"/>
          <w:noProof/>
          <w:sz w:val="24"/>
          <w:szCs w:val="24"/>
        </w:rPr>
        <w:drawing>
          <wp:inline distT="0" distB="0" distL="0" distR="0" wp14:anchorId="312E17FF" wp14:editId="4F04AA9A">
            <wp:extent cx="4366846" cy="2696307"/>
            <wp:effectExtent l="0" t="0" r="15240" b="8890"/>
            <wp:docPr id="1340366847" name="Chart 1">
              <a:extLst xmlns:a="http://schemas.openxmlformats.org/drawingml/2006/main">
                <a:ext uri="{FF2B5EF4-FFF2-40B4-BE49-F238E27FC236}">
                  <a16:creationId xmlns:a16="http://schemas.microsoft.com/office/drawing/2014/main" id="{2FD1B04E-8CF4-3944-1275-0CBEE0D4C4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5656130" w14:textId="3D99C418" w:rsidR="008B35AA" w:rsidRPr="008B35AA" w:rsidRDefault="008B35AA" w:rsidP="008B35AA">
      <w:pPr>
        <w:pStyle w:val="NormalWeb"/>
        <w:jc w:val="both"/>
        <w:rPr>
          <w:b/>
          <w:bCs/>
        </w:rPr>
      </w:pPr>
      <w:r w:rsidRPr="008B35AA">
        <w:rPr>
          <w:b/>
          <w:bCs/>
        </w:rPr>
        <w:t xml:space="preserve">Figure </w:t>
      </w:r>
      <w:r>
        <w:rPr>
          <w:b/>
          <w:bCs/>
        </w:rPr>
        <w:t>1</w:t>
      </w:r>
      <w:r w:rsidRPr="008B35AA">
        <w:rPr>
          <w:b/>
          <w:bCs/>
        </w:rPr>
        <w:t>. Relationship Between AI Usage Frequency and Depression Scores</w:t>
      </w:r>
    </w:p>
    <w:p w14:paraId="796ACCD5" w14:textId="0EBAF32C" w:rsidR="008B35AA" w:rsidRPr="007B3F96" w:rsidRDefault="008B35AA" w:rsidP="008B35AA">
      <w:pPr>
        <w:pStyle w:val="NormalWeb"/>
        <w:jc w:val="both"/>
      </w:pPr>
      <w:r w:rsidRPr="008B35AA">
        <w:t>Scatter plot illustrating the association between conversational AI usage frequency (independent variable) and PHQ-9 depression scores (dependent variable). The fitted linear regression line demonstrates a slight negative slope, indicating a weak inverse relationship. However, the wide dispersion of observed data points and low explanatory power (R² = 0.013) indicate that AI usage is not a significant predictor of depression severity.</w:t>
      </w:r>
    </w:p>
    <w:p w14:paraId="2BCBE25B" w14:textId="0DA1FDE1" w:rsidR="008B35AA" w:rsidRPr="00814CC3" w:rsidRDefault="0046769A" w:rsidP="008B35AA">
      <w:pPr>
        <w:pStyle w:val="NormalWeb"/>
        <w:jc w:val="both"/>
        <w:rPr>
          <w:b/>
          <w:bCs/>
        </w:rPr>
      </w:pPr>
      <w:r>
        <w:rPr>
          <w:b/>
          <w:bCs/>
        </w:rPr>
        <w:t>4</w:t>
      </w:r>
      <w:r w:rsidR="008B35AA" w:rsidRPr="00814CC3">
        <w:rPr>
          <w:b/>
          <w:bCs/>
        </w:rPr>
        <w:t>.</w:t>
      </w:r>
      <w:r w:rsidR="008B35AA">
        <w:rPr>
          <w:b/>
          <w:bCs/>
        </w:rPr>
        <w:t>6</w:t>
      </w:r>
      <w:r w:rsidR="008B35AA" w:rsidRPr="00814CC3">
        <w:rPr>
          <w:b/>
          <w:bCs/>
        </w:rPr>
        <w:t xml:space="preserve"> Summary of Findings</w:t>
      </w:r>
    </w:p>
    <w:p w14:paraId="1B471AA4" w14:textId="77777777" w:rsidR="0046769A" w:rsidRPr="0046769A" w:rsidRDefault="0046769A" w:rsidP="0046769A">
      <w:pPr>
        <w:pStyle w:val="NormalWeb"/>
        <w:spacing w:line="360" w:lineRule="auto"/>
        <w:jc w:val="both"/>
      </w:pPr>
      <w:r w:rsidRPr="0046769A">
        <w:t>The present study investigated the relationship between conversational AI usage and depressive symptom severity among young adults aged 18–25 years in West Bengal using the PHQ-9 screening instrument. A total of 231 participants were included in the final analysis.</w:t>
      </w:r>
    </w:p>
    <w:p w14:paraId="11D5BE74" w14:textId="77777777" w:rsidR="0046769A" w:rsidRPr="0046769A" w:rsidRDefault="0046769A" w:rsidP="0046769A">
      <w:pPr>
        <w:pStyle w:val="NormalWeb"/>
        <w:spacing w:line="360" w:lineRule="auto"/>
        <w:jc w:val="both"/>
      </w:pPr>
      <w:r w:rsidRPr="0046769A">
        <w:t xml:space="preserve">The findings revealed that </w:t>
      </w:r>
      <w:proofErr w:type="spellStart"/>
      <w:r w:rsidRPr="0046769A">
        <w:t>ChatGPT</w:t>
      </w:r>
      <w:proofErr w:type="spellEnd"/>
      <w:r w:rsidRPr="0046769A">
        <w:t xml:space="preserve"> was the most frequently used conversational AI platform among participants, with educational purposes representing the most common reason for AI </w:t>
      </w:r>
      <w:r w:rsidRPr="0046769A">
        <w:lastRenderedPageBreak/>
        <w:t>engagement. A considerable proportion of respondents also reported using AI tools for emotional expression, reducing loneliness, and psychological support.</w:t>
      </w:r>
    </w:p>
    <w:p w14:paraId="4FF81672" w14:textId="77777777" w:rsidR="0046769A" w:rsidRPr="0046769A" w:rsidRDefault="0046769A" w:rsidP="0046769A">
      <w:pPr>
        <w:pStyle w:val="NormalWeb"/>
        <w:spacing w:line="360" w:lineRule="auto"/>
        <w:jc w:val="both"/>
      </w:pPr>
      <w:r w:rsidRPr="0046769A">
        <w:t>Statistical analyses, including Pearson correlation, simple linear regression, one-way ANOVA, and chi-square tests, consistently demonstrated no statistically significant association between conversational AI usage frequency and depressive symptom severity. Although a weak negative correlation between AI usage and PHQ-9 scores was observed, the effect size was negligible and lacked statistical significance.</w:t>
      </w:r>
    </w:p>
    <w:p w14:paraId="7B81F6FE" w14:textId="77777777" w:rsidR="0046769A" w:rsidRPr="0046769A" w:rsidRDefault="0046769A" w:rsidP="0046769A">
      <w:pPr>
        <w:pStyle w:val="NormalWeb"/>
        <w:spacing w:line="360" w:lineRule="auto"/>
        <w:jc w:val="both"/>
      </w:pPr>
      <w:r w:rsidRPr="0046769A">
        <w:t>The study therefore supports the conclusion that conversational AI usage, within the present sample, was not significantly associated with depression severity among young adults in West Bengal. These findings suggest that while conversational AI platforms are increasingly integrated into everyday life, their usage alone may not substantially influence depressive symptoms. However, responsible and balanced engagement with AI technologies remains important, particularly in emotionally sensitive contexts.</w:t>
      </w:r>
    </w:p>
    <w:p w14:paraId="75A0A495" w14:textId="59F4E48A" w:rsidR="0046769A" w:rsidRPr="0046769A" w:rsidRDefault="0046769A" w:rsidP="0046769A">
      <w:pPr>
        <w:pStyle w:val="NormalWeb"/>
        <w:spacing w:line="360" w:lineRule="auto"/>
        <w:jc w:val="both"/>
        <w:rPr>
          <w:b/>
          <w:bCs/>
          <w:sz w:val="28"/>
          <w:szCs w:val="28"/>
        </w:rPr>
      </w:pPr>
      <w:r>
        <w:rPr>
          <w:b/>
          <w:bCs/>
          <w:sz w:val="28"/>
          <w:szCs w:val="28"/>
        </w:rPr>
        <w:t>5.</w:t>
      </w:r>
      <w:r w:rsidRPr="0046769A">
        <w:rPr>
          <w:b/>
          <w:bCs/>
          <w:sz w:val="28"/>
          <w:szCs w:val="28"/>
        </w:rPr>
        <w:t>Discussion:</w:t>
      </w:r>
    </w:p>
    <w:p w14:paraId="36E9821E" w14:textId="415BB0F6" w:rsidR="0046769A" w:rsidRPr="0046769A" w:rsidRDefault="0046769A" w:rsidP="0046769A">
      <w:pPr>
        <w:pStyle w:val="NormalWeb"/>
        <w:spacing w:line="360" w:lineRule="auto"/>
        <w:jc w:val="both"/>
      </w:pPr>
      <w:r w:rsidRPr="0046769A">
        <w:t>The present study examined the association between conversational AI usage and depressive symptom severity among young adults in West Bengal. The findings demonstrated no statistically significant relationship between the frequency of conversational AI usage and PHQ-9 depression scores. Although a weak negative correlation was observed, the association was minimal and lacked statistical significance, indicating that conversational AI usage was not a meaningful predictor of depressive symptoms within the study population.</w:t>
      </w:r>
    </w:p>
    <w:p w14:paraId="37318A1F" w14:textId="77777777" w:rsidR="0046769A" w:rsidRPr="0046769A" w:rsidRDefault="0046769A" w:rsidP="0046769A">
      <w:pPr>
        <w:pStyle w:val="NormalWeb"/>
        <w:spacing w:line="360" w:lineRule="auto"/>
        <w:jc w:val="both"/>
      </w:pPr>
      <w:r w:rsidRPr="0046769A">
        <w:t xml:space="preserve">These findings contribute to the growing body of literature exploring the psychological implications of AI-mediated interactions among youth populations. Conversational AI platforms are increasingly being used for educational assistance, emotional expression, productivity enhancement, and companionship. In the present study, a substantial proportion of participants reported using AI tools primarily for educational purposes, while others reported emotional or psychological motivations, such as reducing loneliness or expressing emotions without judgment. Despite concerns in recent literature regarding emotional dependency, maladaptive coping </w:t>
      </w:r>
      <w:proofErr w:type="spellStart"/>
      <w:r w:rsidRPr="0046769A">
        <w:t>behaviors</w:t>
      </w:r>
      <w:proofErr w:type="spellEnd"/>
      <w:r w:rsidRPr="0046769A">
        <w:t>, and excessive reliance on AI systems, the current findings suggest that AI usage alone may not independently contribute to increased depression severity among young adults.</w:t>
      </w:r>
    </w:p>
    <w:p w14:paraId="028C9D35" w14:textId="77777777" w:rsidR="0046769A" w:rsidRPr="0046769A" w:rsidRDefault="0046769A" w:rsidP="0046769A">
      <w:pPr>
        <w:pStyle w:val="NormalWeb"/>
        <w:spacing w:line="360" w:lineRule="auto"/>
        <w:jc w:val="both"/>
      </w:pPr>
      <w:r w:rsidRPr="0046769A">
        <w:lastRenderedPageBreak/>
        <w:t>The absence of a significant association may be explained by the multifactorial nature of depression, which is influenced by biological, social, academic, economic, and interpersonal factors beyond digital technology usage alone. Furthermore, conversational AI may currently function more as a supplementary informational or productivity tool rather than a primary emotional support system for most users. The weak negative trend observed in this study may reflect the possibility that some individuals perceive AI platforms as helpful for stress reduction, information access, or emotional expression; however, the effect appears insufficient to significantly influence depressive symptom severity.</w:t>
      </w:r>
    </w:p>
    <w:p w14:paraId="6777BAD7" w14:textId="77777777" w:rsidR="0046769A" w:rsidRPr="0046769A" w:rsidRDefault="0046769A" w:rsidP="0046769A">
      <w:pPr>
        <w:pStyle w:val="NormalWeb"/>
        <w:spacing w:line="360" w:lineRule="auto"/>
        <w:jc w:val="both"/>
      </w:pPr>
      <w:r w:rsidRPr="0046769A">
        <w:t>The findings should nevertheless be interpreted cautiously. While conversational AI did not demonstrate a statistically significant association with depression scores, concerns regarding emotional overdependence, misinformation, reduced human interaction, and inappropriate AI-mediated responses in vulnerable individuals remain important ethical considerations. As AI technologies continue to evolve and become increasingly personalized, their long-term psychological influence may become more pronounced, particularly among adolescents and emotionally vulnerable populations.</w:t>
      </w:r>
    </w:p>
    <w:p w14:paraId="7747B9F9" w14:textId="77777777" w:rsidR="0046769A" w:rsidRPr="0046769A" w:rsidRDefault="0046769A" w:rsidP="0046769A">
      <w:pPr>
        <w:pStyle w:val="NormalWeb"/>
        <w:spacing w:line="360" w:lineRule="auto"/>
        <w:jc w:val="both"/>
      </w:pPr>
      <w:r w:rsidRPr="0046769A">
        <w:t>Overall, this study provides preliminary evidence from an Indian context regarding the relationship between conversational AI engagement and mental health outcomes among youth. The findings highlight the importance of balanced and responsible AI usage while reinforcing that conversational AI should not be considered a replacement for professional mental health support or human interpersonal relationships.</w:t>
      </w:r>
    </w:p>
    <w:p w14:paraId="717D8E4D" w14:textId="77777777" w:rsidR="007B3F96" w:rsidRPr="005A17B4" w:rsidRDefault="007B3F96" w:rsidP="007B3F96">
      <w:pPr>
        <w:pStyle w:val="NormalWeb"/>
        <w:jc w:val="both"/>
      </w:pPr>
    </w:p>
    <w:p w14:paraId="60BF1B28" w14:textId="7D5AEAB7" w:rsidR="00190A02" w:rsidRPr="005A17B4" w:rsidRDefault="0046769A" w:rsidP="00190A02">
      <w:pPr>
        <w:pStyle w:val="NormalWeb"/>
        <w:jc w:val="both"/>
        <w:rPr>
          <w:b/>
          <w:bCs/>
        </w:rPr>
      </w:pPr>
      <w:r>
        <w:rPr>
          <w:b/>
          <w:bCs/>
        </w:rPr>
        <w:t>6</w:t>
      </w:r>
      <w:r w:rsidR="00190A02" w:rsidRPr="005A17B4">
        <w:rPr>
          <w:b/>
          <w:bCs/>
        </w:rPr>
        <w:t xml:space="preserve">. </w:t>
      </w:r>
      <w:r w:rsidR="00943E64" w:rsidRPr="005A17B4">
        <w:rPr>
          <w:b/>
          <w:bCs/>
        </w:rPr>
        <w:t>Conclusions</w:t>
      </w:r>
    </w:p>
    <w:p w14:paraId="2E629B04" w14:textId="77777777" w:rsidR="0046769A" w:rsidRDefault="0046769A" w:rsidP="0046769A">
      <w:pPr>
        <w:pStyle w:val="NormalWeb"/>
        <w:spacing w:line="360" w:lineRule="auto"/>
        <w:jc w:val="both"/>
      </w:pPr>
      <w:r>
        <w:t>The present study investigated the association between conversational AI usage and depressive symptom severity among young adults using the validated PHQ-9 instrument alongside a structured AI usage questionnaire (Yu et al., 2012). Multiple statistical analyses, including chi-square tests, one-way ANOVA, Pearson correlation, and simple linear regression, were conducted to examine differences in depression scores across AI usage groups and to evaluate the relationship between AI interaction frequency and depression severity.</w:t>
      </w:r>
    </w:p>
    <w:p w14:paraId="17E1A3B9" w14:textId="77777777" w:rsidR="0046769A" w:rsidRDefault="0046769A" w:rsidP="0046769A">
      <w:pPr>
        <w:pStyle w:val="NormalWeb"/>
        <w:spacing w:line="360" w:lineRule="auto"/>
        <w:jc w:val="both"/>
      </w:pPr>
      <w:r>
        <w:t xml:space="preserve">Across all analytical approaches, no statistically significant association was observed between conversational AI usage and depressive symptoms. Group-based analyses further demonstrated </w:t>
      </w:r>
      <w:r>
        <w:lastRenderedPageBreak/>
        <w:t>that depression scores did not significantly differ across gender, family type, academic stream, or levels of AI engagement. Correlation and regression analyses revealed only a negligible relationship between AI usage frequency and PHQ-9 scores, with AI usage accounting for minimal variance in depression severity.</w:t>
      </w:r>
    </w:p>
    <w:p w14:paraId="4652BDAF" w14:textId="77777777" w:rsidR="0046769A" w:rsidRDefault="0046769A" w:rsidP="0046769A">
      <w:pPr>
        <w:pStyle w:val="NormalWeb"/>
        <w:spacing w:line="360" w:lineRule="auto"/>
        <w:jc w:val="both"/>
      </w:pPr>
      <w:r>
        <w:t>The consistency of findings across multiple statistical methods strengthens the reliability of the study results and supports the conclusion that conversational AI usage, in isolation, does not significantly influence depression severity among young adults. Although conversational AI may serve educational, productivity-related, and emotional support functions, it should not be considered a substitute for professional mental health care. These findings contribute important preliminary evidence for the development of ethically informed AI-based mental health systems and future policy frameworks regulating the use of AI in psychologically sensitive contexts. Future longitudinal and qualitative research is recommended to better understand the long-term psychological impact of AI-mediated interactions among youth (Lai et al., 2025).</w:t>
      </w:r>
    </w:p>
    <w:p w14:paraId="21A9DEDA" w14:textId="77777777" w:rsidR="0046769A" w:rsidRDefault="0046769A" w:rsidP="00422C26">
      <w:pPr>
        <w:pStyle w:val="NormalWeb"/>
        <w:jc w:val="both"/>
        <w:rPr>
          <w:b/>
          <w:bCs/>
        </w:rPr>
      </w:pPr>
    </w:p>
    <w:p w14:paraId="015F2513" w14:textId="440B8CA5" w:rsidR="00422C26" w:rsidRPr="005A17B4" w:rsidRDefault="0046769A" w:rsidP="00422C26">
      <w:pPr>
        <w:pStyle w:val="NormalWeb"/>
        <w:jc w:val="both"/>
        <w:rPr>
          <w:b/>
          <w:bCs/>
        </w:rPr>
      </w:pPr>
      <w:r>
        <w:rPr>
          <w:b/>
          <w:bCs/>
        </w:rPr>
        <w:t>7</w:t>
      </w:r>
      <w:r w:rsidR="00190A02" w:rsidRPr="005A17B4">
        <w:rPr>
          <w:b/>
          <w:bCs/>
        </w:rPr>
        <w:t>. Future Directions</w:t>
      </w:r>
    </w:p>
    <w:p w14:paraId="5AD61F65" w14:textId="3DF341FE" w:rsidR="002D157B" w:rsidRPr="005A17B4" w:rsidRDefault="0046769A" w:rsidP="0046769A">
      <w:pPr>
        <w:pStyle w:val="NormalWeb"/>
        <w:spacing w:line="360" w:lineRule="auto"/>
        <w:jc w:val="both"/>
      </w:pPr>
      <w:r w:rsidRPr="0046769A">
        <w:t>Conversational AI is rapidly evolving toward more emotionally responsive and personalized systems capable of supporting mental health and well-being. Future research should focus on understanding the long-term psychological effects of AI-mediated interactions through longitudinal and multidisciplinary approaches (Thakkar et al., 2024). At the same time, ethical concerns including data privacy, algorithmic bias, informed consent, and emotional dependency must be carefully addressed through transparent regulatory frameworks and rigorous validation processes (</w:t>
      </w:r>
      <w:proofErr w:type="spellStart"/>
      <w:r w:rsidRPr="0046769A">
        <w:t>Alberca</w:t>
      </w:r>
      <w:proofErr w:type="spellEnd"/>
      <w:r w:rsidRPr="0046769A">
        <w:t>-González &amp; Fernández-Jiménez, 2025). Although AI has significant potential in mental health care through personalized support and real-time monitoring, it should complement rather than replace human empathy and professional therapeutic relationships. Therefore, the future integration of AI in mental health must remain ethically grounded, clinically validated, and human-</w:t>
      </w:r>
      <w:proofErr w:type="spellStart"/>
      <w:r w:rsidRPr="0046769A">
        <w:t>centered</w:t>
      </w:r>
      <w:proofErr w:type="spellEnd"/>
      <w:r w:rsidRPr="0046769A">
        <w:t xml:space="preserve"> (Ni &amp; Jia, 2025).</w:t>
      </w:r>
    </w:p>
    <w:p w14:paraId="2694F4F9" w14:textId="77777777" w:rsidR="002D157B" w:rsidRPr="005A17B4" w:rsidRDefault="002D157B">
      <w:pPr>
        <w:rPr>
          <w:rFonts w:ascii="Times New Roman" w:eastAsia="Times New Roman" w:hAnsi="Times New Roman" w:cs="Times New Roman"/>
          <w:kern w:val="0"/>
          <w:sz w:val="24"/>
          <w:szCs w:val="24"/>
          <w:lang w:eastAsia="en-IN"/>
          <w14:ligatures w14:val="none"/>
        </w:rPr>
      </w:pPr>
      <w:r w:rsidRPr="005A17B4">
        <w:br w:type="page"/>
      </w:r>
    </w:p>
    <w:p w14:paraId="183FF0E4" w14:textId="77777777" w:rsidR="005A17B4" w:rsidRPr="00B01F2B" w:rsidRDefault="005A17B4" w:rsidP="005A17B4">
      <w:pPr>
        <w:rPr>
          <w:rFonts w:ascii="Times New Roman" w:hAnsi="Times New Roman" w:cs="Times New Roman"/>
          <w:sz w:val="24"/>
          <w:szCs w:val="24"/>
        </w:rPr>
      </w:pPr>
      <w:r w:rsidRPr="00B01F2B">
        <w:rPr>
          <w:rFonts w:ascii="Times New Roman" w:hAnsi="Times New Roman" w:cs="Times New Roman"/>
          <w:b/>
          <w:bCs/>
          <w:sz w:val="24"/>
          <w:szCs w:val="24"/>
        </w:rPr>
        <w:lastRenderedPageBreak/>
        <w:t>Conflicts of Interest</w:t>
      </w:r>
      <w:r>
        <w:rPr>
          <w:rFonts w:ascii="Times New Roman" w:hAnsi="Times New Roman" w:cs="Times New Roman"/>
          <w:b/>
          <w:bCs/>
          <w:sz w:val="24"/>
          <w:szCs w:val="24"/>
        </w:rPr>
        <w:t xml:space="preserve">: </w:t>
      </w:r>
      <w:r w:rsidRPr="00B01F2B">
        <w:rPr>
          <w:rFonts w:ascii="Times New Roman" w:hAnsi="Times New Roman" w:cs="Times New Roman"/>
          <w:sz w:val="24"/>
          <w:szCs w:val="24"/>
        </w:rPr>
        <w:t>The authors do not have any conflict of interest.</w:t>
      </w:r>
    </w:p>
    <w:p w14:paraId="2CF77ABE" w14:textId="77777777" w:rsidR="005A17B4" w:rsidRDefault="005A17B4" w:rsidP="002D157B">
      <w:pPr>
        <w:pStyle w:val="NormalWeb"/>
        <w:rPr>
          <w:color w:val="000000"/>
          <w:sz w:val="27"/>
          <w:szCs w:val="27"/>
        </w:rPr>
      </w:pPr>
      <w:bookmarkStart w:id="0" w:name="_GoBack"/>
      <w:bookmarkEnd w:id="0"/>
    </w:p>
    <w:p w14:paraId="238711ED" w14:textId="77777777" w:rsidR="005A17B4" w:rsidRDefault="005A17B4" w:rsidP="002D157B">
      <w:pPr>
        <w:pStyle w:val="NormalWeb"/>
        <w:rPr>
          <w:color w:val="000000"/>
          <w:sz w:val="27"/>
          <w:szCs w:val="27"/>
        </w:rPr>
      </w:pPr>
    </w:p>
    <w:p w14:paraId="4A9EC217" w14:textId="56C0A752" w:rsidR="00B54860" w:rsidRPr="005A17B4" w:rsidRDefault="00B54860" w:rsidP="00B54860">
      <w:pPr>
        <w:pStyle w:val="Bibliography"/>
        <w:jc w:val="center"/>
        <w:rPr>
          <w:rFonts w:ascii="Times New Roman" w:hAnsi="Times New Roman" w:cs="Times New Roman"/>
          <w:sz w:val="24"/>
          <w:szCs w:val="24"/>
          <w:u w:val="single"/>
        </w:rPr>
      </w:pPr>
      <w:r w:rsidRPr="005A17B4">
        <w:rPr>
          <w:rFonts w:ascii="Times New Roman" w:hAnsi="Times New Roman" w:cs="Times New Roman"/>
          <w:sz w:val="24"/>
          <w:szCs w:val="24"/>
          <w:u w:val="single"/>
        </w:rPr>
        <w:t>References</w:t>
      </w:r>
    </w:p>
    <w:p w14:paraId="1F3AB158" w14:textId="77777777" w:rsidR="00B54860" w:rsidRPr="005A17B4" w:rsidRDefault="00B54860" w:rsidP="00B54860">
      <w:pPr>
        <w:rPr>
          <w:sz w:val="24"/>
          <w:szCs w:val="24"/>
        </w:rPr>
      </w:pPr>
    </w:p>
    <w:p w14:paraId="19D84D81" w14:textId="77777777" w:rsidR="00367B57" w:rsidRPr="005A17B4" w:rsidRDefault="00BD5145" w:rsidP="00367B57">
      <w:pPr>
        <w:pStyle w:val="Bibliography"/>
        <w:numPr>
          <w:ilvl w:val="0"/>
          <w:numId w:val="3"/>
        </w:numPr>
        <w:rPr>
          <w:rFonts w:ascii="Times New Roman" w:hAnsi="Times New Roman" w:cs="Times New Roman"/>
          <w:sz w:val="24"/>
          <w:szCs w:val="24"/>
        </w:rPr>
      </w:pPr>
      <w:r w:rsidRPr="005A17B4">
        <w:rPr>
          <w:rFonts w:ascii="Times New Roman" w:hAnsi="Times New Roman" w:cs="Times New Roman"/>
          <w:sz w:val="24"/>
          <w:szCs w:val="24"/>
        </w:rPr>
        <w:fldChar w:fldCharType="begin"/>
      </w:r>
      <w:r w:rsidRPr="005A17B4">
        <w:rPr>
          <w:rFonts w:ascii="Times New Roman" w:hAnsi="Times New Roman" w:cs="Times New Roman"/>
          <w:sz w:val="24"/>
          <w:szCs w:val="24"/>
        </w:rPr>
        <w:instrText xml:space="preserve"> ADDIN ZOTERO_BIBL {"uncited":[],"omitted":[],"custom":[]} CSL_BIBLIOGRAPHY </w:instrText>
      </w:r>
      <w:r w:rsidRPr="005A17B4">
        <w:rPr>
          <w:rFonts w:ascii="Times New Roman" w:hAnsi="Times New Roman" w:cs="Times New Roman"/>
          <w:sz w:val="24"/>
          <w:szCs w:val="24"/>
        </w:rPr>
        <w:fldChar w:fldCharType="separate"/>
      </w:r>
      <w:r w:rsidR="00367B57" w:rsidRPr="005A17B4">
        <w:rPr>
          <w:rFonts w:ascii="Times New Roman" w:hAnsi="Times New Roman" w:cs="Times New Roman"/>
          <w:sz w:val="24"/>
          <w:szCs w:val="24"/>
        </w:rPr>
        <w:t xml:space="preserve">Alberca-González, A., &amp; Fernández-Jiménez, E. (2025). Strengths and limitations of the use of Artificial Intelligence in Mental Health. </w:t>
      </w:r>
      <w:r w:rsidR="00367B57" w:rsidRPr="005A17B4">
        <w:rPr>
          <w:rFonts w:ascii="Times New Roman" w:hAnsi="Times New Roman" w:cs="Times New Roman"/>
          <w:i/>
          <w:iCs/>
          <w:sz w:val="24"/>
          <w:szCs w:val="24"/>
        </w:rPr>
        <w:t>European Psychiatry</w:t>
      </w:r>
      <w:r w:rsidR="00367B57" w:rsidRPr="005A17B4">
        <w:rPr>
          <w:rFonts w:ascii="Times New Roman" w:hAnsi="Times New Roman" w:cs="Times New Roman"/>
          <w:sz w:val="24"/>
          <w:szCs w:val="24"/>
        </w:rPr>
        <w:t xml:space="preserve">, </w:t>
      </w:r>
      <w:r w:rsidR="00367B57" w:rsidRPr="005A17B4">
        <w:rPr>
          <w:rFonts w:ascii="Times New Roman" w:hAnsi="Times New Roman" w:cs="Times New Roman"/>
          <w:i/>
          <w:iCs/>
          <w:sz w:val="24"/>
          <w:szCs w:val="24"/>
        </w:rPr>
        <w:t>68</w:t>
      </w:r>
      <w:r w:rsidR="00367B57" w:rsidRPr="005A17B4">
        <w:rPr>
          <w:rFonts w:ascii="Times New Roman" w:hAnsi="Times New Roman" w:cs="Times New Roman"/>
          <w:sz w:val="24"/>
          <w:szCs w:val="24"/>
        </w:rPr>
        <w:t>(Suppl 1), S702. https://doi.org/10.1192/j.eurpsy.2025.1426</w:t>
      </w:r>
    </w:p>
    <w:p w14:paraId="1A2202EA" w14:textId="77777777" w:rsidR="00367B57" w:rsidRPr="005A17B4" w:rsidRDefault="00367B57" w:rsidP="00367B57">
      <w:pPr>
        <w:pStyle w:val="Bibliography"/>
        <w:numPr>
          <w:ilvl w:val="0"/>
          <w:numId w:val="3"/>
        </w:numPr>
        <w:rPr>
          <w:rFonts w:ascii="Times New Roman" w:hAnsi="Times New Roman" w:cs="Times New Roman"/>
          <w:sz w:val="24"/>
          <w:szCs w:val="24"/>
        </w:rPr>
      </w:pPr>
      <w:r w:rsidRPr="005A17B4">
        <w:rPr>
          <w:rFonts w:ascii="Times New Roman" w:hAnsi="Times New Roman" w:cs="Times New Roman"/>
          <w:sz w:val="24"/>
          <w:szCs w:val="24"/>
        </w:rPr>
        <w:t xml:space="preserve">Arnett, J. J. (2000). Emerging adulthood. A theory of development from the late teens through the twenties. </w:t>
      </w:r>
      <w:r w:rsidRPr="005A17B4">
        <w:rPr>
          <w:rFonts w:ascii="Times New Roman" w:hAnsi="Times New Roman" w:cs="Times New Roman"/>
          <w:i/>
          <w:iCs/>
          <w:sz w:val="24"/>
          <w:szCs w:val="24"/>
        </w:rPr>
        <w:t>The American Psychologist</w:t>
      </w:r>
      <w:r w:rsidRPr="005A17B4">
        <w:rPr>
          <w:rFonts w:ascii="Times New Roman" w:hAnsi="Times New Roman" w:cs="Times New Roman"/>
          <w:sz w:val="24"/>
          <w:szCs w:val="24"/>
        </w:rPr>
        <w:t xml:space="preserve">, </w:t>
      </w:r>
      <w:r w:rsidRPr="005A17B4">
        <w:rPr>
          <w:rFonts w:ascii="Times New Roman" w:hAnsi="Times New Roman" w:cs="Times New Roman"/>
          <w:i/>
          <w:iCs/>
          <w:sz w:val="24"/>
          <w:szCs w:val="24"/>
        </w:rPr>
        <w:t>55</w:t>
      </w:r>
      <w:r w:rsidRPr="005A17B4">
        <w:rPr>
          <w:rFonts w:ascii="Times New Roman" w:hAnsi="Times New Roman" w:cs="Times New Roman"/>
          <w:sz w:val="24"/>
          <w:szCs w:val="24"/>
        </w:rPr>
        <w:t>(5), 469–480.</w:t>
      </w:r>
    </w:p>
    <w:p w14:paraId="25D69590" w14:textId="77777777" w:rsidR="00367B57" w:rsidRPr="005A17B4" w:rsidRDefault="00367B57" w:rsidP="00367B57">
      <w:pPr>
        <w:pStyle w:val="Bibliography"/>
        <w:numPr>
          <w:ilvl w:val="0"/>
          <w:numId w:val="3"/>
        </w:numPr>
        <w:rPr>
          <w:rFonts w:ascii="Times New Roman" w:hAnsi="Times New Roman" w:cs="Times New Roman"/>
          <w:sz w:val="24"/>
          <w:szCs w:val="24"/>
        </w:rPr>
      </w:pPr>
      <w:r w:rsidRPr="005A17B4">
        <w:rPr>
          <w:rFonts w:ascii="Times New Roman" w:hAnsi="Times New Roman" w:cs="Times New Roman"/>
          <w:sz w:val="24"/>
          <w:szCs w:val="24"/>
        </w:rPr>
        <w:t xml:space="preserve">Brody, D. J., M.P.H., Hughes, J. P., &amp; M.P.H. (2025, April 16). </w:t>
      </w:r>
      <w:r w:rsidRPr="005A17B4">
        <w:rPr>
          <w:rFonts w:ascii="Times New Roman" w:hAnsi="Times New Roman" w:cs="Times New Roman"/>
          <w:i/>
          <w:iCs/>
          <w:sz w:val="24"/>
          <w:szCs w:val="24"/>
        </w:rPr>
        <w:t>Products—Data Briefs—Number 527—April 2025</w:t>
      </w:r>
      <w:r w:rsidRPr="005A17B4">
        <w:rPr>
          <w:rFonts w:ascii="Times New Roman" w:hAnsi="Times New Roman" w:cs="Times New Roman"/>
          <w:sz w:val="24"/>
          <w:szCs w:val="24"/>
        </w:rPr>
        <w:t>. https://doi.org/10.15620/cdc/174579</w:t>
      </w:r>
    </w:p>
    <w:p w14:paraId="343484E3" w14:textId="77777777" w:rsidR="00367B57" w:rsidRPr="005A17B4" w:rsidRDefault="00367B57" w:rsidP="00367B57">
      <w:pPr>
        <w:pStyle w:val="Bibliography"/>
        <w:numPr>
          <w:ilvl w:val="0"/>
          <w:numId w:val="3"/>
        </w:numPr>
        <w:rPr>
          <w:rFonts w:ascii="Times New Roman" w:hAnsi="Times New Roman" w:cs="Times New Roman"/>
          <w:sz w:val="24"/>
          <w:szCs w:val="24"/>
        </w:rPr>
      </w:pPr>
      <w:r w:rsidRPr="005A17B4">
        <w:rPr>
          <w:rFonts w:ascii="Times New Roman" w:hAnsi="Times New Roman" w:cs="Times New Roman"/>
          <w:sz w:val="24"/>
          <w:szCs w:val="24"/>
        </w:rPr>
        <w:t xml:space="preserve">Chandra, M., Naik, S., Ford, D., Okoli, E., Choudhury, M. D., Ershadi, M., Ramos, G., Hernandez, J., Bhattacharjee, A., Warreth, S., &amp; Suh, J. (2025). </w:t>
      </w:r>
      <w:r w:rsidRPr="005A17B4">
        <w:rPr>
          <w:rFonts w:ascii="Times New Roman" w:hAnsi="Times New Roman" w:cs="Times New Roman"/>
          <w:i/>
          <w:iCs/>
          <w:sz w:val="24"/>
          <w:szCs w:val="24"/>
        </w:rPr>
        <w:t>From Lived Experience to Insight: Unpacking the Psychological Risks of Using AI Conversational Agents</w:t>
      </w:r>
      <w:r w:rsidRPr="005A17B4">
        <w:rPr>
          <w:rFonts w:ascii="Times New Roman" w:hAnsi="Times New Roman" w:cs="Times New Roman"/>
          <w:sz w:val="24"/>
          <w:szCs w:val="24"/>
        </w:rPr>
        <w:t xml:space="preserve"> (arXiv:2412.07951). arXiv. https://doi.org/10.48550/arXiv.2412.07951</w:t>
      </w:r>
    </w:p>
    <w:p w14:paraId="5DDACE8E" w14:textId="77777777" w:rsidR="00367B57" w:rsidRPr="005A17B4" w:rsidRDefault="00367B57" w:rsidP="00367B57">
      <w:pPr>
        <w:pStyle w:val="Bibliography"/>
        <w:numPr>
          <w:ilvl w:val="0"/>
          <w:numId w:val="3"/>
        </w:numPr>
        <w:rPr>
          <w:rFonts w:ascii="Times New Roman" w:hAnsi="Times New Roman" w:cs="Times New Roman"/>
          <w:sz w:val="24"/>
          <w:szCs w:val="24"/>
        </w:rPr>
      </w:pPr>
      <w:r w:rsidRPr="005A17B4">
        <w:rPr>
          <w:rFonts w:ascii="Times New Roman" w:hAnsi="Times New Roman" w:cs="Times New Roman"/>
          <w:sz w:val="24"/>
          <w:szCs w:val="24"/>
        </w:rPr>
        <w:t xml:space="preserve">Chen, J. X., McDonald, A., Zou, Y., Tseng, E., Roundy, K. A., Tamersoy, A., Schaub, F., Ristenpart, T., &amp; Dell, N. (2022). Trauma-Informed Computing: Towards Safer Technology Experiences for All. </w:t>
      </w:r>
      <w:r w:rsidRPr="005A17B4">
        <w:rPr>
          <w:rFonts w:ascii="Times New Roman" w:hAnsi="Times New Roman" w:cs="Times New Roman"/>
          <w:i/>
          <w:iCs/>
          <w:sz w:val="24"/>
          <w:szCs w:val="24"/>
        </w:rPr>
        <w:t>Proceedings of the 2022 CHI Conference on Human Factors in Computing Systems, CHI ’22</w:t>
      </w:r>
      <w:r w:rsidRPr="005A17B4">
        <w:rPr>
          <w:rFonts w:ascii="Times New Roman" w:hAnsi="Times New Roman" w:cs="Times New Roman"/>
          <w:sz w:val="24"/>
          <w:szCs w:val="24"/>
        </w:rPr>
        <w:t>, 1–20. https://doi.org/10.1145/3491102.3517475</w:t>
      </w:r>
    </w:p>
    <w:p w14:paraId="2E33127A" w14:textId="77777777" w:rsidR="00367B57" w:rsidRPr="005A17B4" w:rsidRDefault="00367B57" w:rsidP="00367B57">
      <w:pPr>
        <w:pStyle w:val="Bibliography"/>
        <w:numPr>
          <w:ilvl w:val="0"/>
          <w:numId w:val="3"/>
        </w:numPr>
        <w:rPr>
          <w:rFonts w:ascii="Times New Roman" w:hAnsi="Times New Roman" w:cs="Times New Roman"/>
          <w:sz w:val="24"/>
          <w:szCs w:val="24"/>
        </w:rPr>
      </w:pPr>
      <w:r w:rsidRPr="005A17B4">
        <w:rPr>
          <w:rFonts w:ascii="Times New Roman" w:hAnsi="Times New Roman" w:cs="Times New Roman"/>
          <w:i/>
          <w:iCs/>
          <w:sz w:val="24"/>
          <w:szCs w:val="24"/>
        </w:rPr>
        <w:t>Depressive disorder (depression)</w:t>
      </w:r>
      <w:r w:rsidRPr="005A17B4">
        <w:rPr>
          <w:rFonts w:ascii="Times New Roman" w:hAnsi="Times New Roman" w:cs="Times New Roman"/>
          <w:sz w:val="24"/>
          <w:szCs w:val="24"/>
        </w:rPr>
        <w:t>. (n.d.). Retrieved January 23, 2026, from https://www.who.int/news-room/fact-sheets/detail/depression</w:t>
      </w:r>
    </w:p>
    <w:p w14:paraId="78589394" w14:textId="77777777" w:rsidR="00367B57" w:rsidRPr="005A17B4" w:rsidRDefault="00367B57" w:rsidP="00367B57">
      <w:pPr>
        <w:pStyle w:val="Bibliography"/>
        <w:numPr>
          <w:ilvl w:val="0"/>
          <w:numId w:val="3"/>
        </w:numPr>
        <w:rPr>
          <w:rFonts w:ascii="Times New Roman" w:hAnsi="Times New Roman" w:cs="Times New Roman"/>
          <w:sz w:val="24"/>
          <w:szCs w:val="24"/>
        </w:rPr>
      </w:pPr>
      <w:r w:rsidRPr="005A17B4">
        <w:rPr>
          <w:rFonts w:ascii="Times New Roman" w:hAnsi="Times New Roman" w:cs="Times New Roman"/>
          <w:sz w:val="24"/>
          <w:szCs w:val="24"/>
        </w:rPr>
        <w:t xml:space="preserve">Huang, S., Lai, X., Ke, L., Li, Y., Wang, H., Zhao, X., Dai, X., &amp; Wang, Y. (2024). AI Technology panic—is AI Dependence Bad for Mental Health? A Cross-Lagged Panel </w:t>
      </w:r>
      <w:r w:rsidRPr="005A17B4">
        <w:rPr>
          <w:rFonts w:ascii="Times New Roman" w:hAnsi="Times New Roman" w:cs="Times New Roman"/>
          <w:sz w:val="24"/>
          <w:szCs w:val="24"/>
        </w:rPr>
        <w:lastRenderedPageBreak/>
        <w:t xml:space="preserve">Model and the Mediating Roles of Motivations for AI Use Among Adolescents. </w:t>
      </w:r>
      <w:r w:rsidRPr="005A17B4">
        <w:rPr>
          <w:rFonts w:ascii="Times New Roman" w:hAnsi="Times New Roman" w:cs="Times New Roman"/>
          <w:i/>
          <w:iCs/>
          <w:sz w:val="24"/>
          <w:szCs w:val="24"/>
        </w:rPr>
        <w:t>Psychology Research and Behavior Management</w:t>
      </w:r>
      <w:r w:rsidRPr="005A17B4">
        <w:rPr>
          <w:rFonts w:ascii="Times New Roman" w:hAnsi="Times New Roman" w:cs="Times New Roman"/>
          <w:sz w:val="24"/>
          <w:szCs w:val="24"/>
        </w:rPr>
        <w:t xml:space="preserve">, </w:t>
      </w:r>
      <w:r w:rsidRPr="005A17B4">
        <w:rPr>
          <w:rFonts w:ascii="Times New Roman" w:hAnsi="Times New Roman" w:cs="Times New Roman"/>
          <w:i/>
          <w:iCs/>
          <w:sz w:val="24"/>
          <w:szCs w:val="24"/>
        </w:rPr>
        <w:t>17</w:t>
      </w:r>
      <w:r w:rsidRPr="005A17B4">
        <w:rPr>
          <w:rFonts w:ascii="Times New Roman" w:hAnsi="Times New Roman" w:cs="Times New Roman"/>
          <w:sz w:val="24"/>
          <w:szCs w:val="24"/>
        </w:rPr>
        <w:t>, 1087–1102. https://doi.org/10.2147/PRBM.S440889</w:t>
      </w:r>
    </w:p>
    <w:p w14:paraId="79229CFB" w14:textId="77777777" w:rsidR="00367B57" w:rsidRPr="005A17B4" w:rsidRDefault="00367B57" w:rsidP="00367B57">
      <w:pPr>
        <w:pStyle w:val="Bibliography"/>
        <w:numPr>
          <w:ilvl w:val="0"/>
          <w:numId w:val="3"/>
        </w:numPr>
        <w:rPr>
          <w:rFonts w:ascii="Times New Roman" w:hAnsi="Times New Roman" w:cs="Times New Roman"/>
          <w:sz w:val="24"/>
          <w:szCs w:val="24"/>
        </w:rPr>
      </w:pPr>
      <w:r w:rsidRPr="005A17B4">
        <w:rPr>
          <w:rFonts w:ascii="Times New Roman" w:hAnsi="Times New Roman" w:cs="Times New Roman"/>
          <w:sz w:val="24"/>
          <w:szCs w:val="24"/>
        </w:rPr>
        <w:t xml:space="preserve">Johnson, A., Hanspal, I., &amp; Fathima, F. (2022). </w:t>
      </w:r>
      <w:r w:rsidRPr="005A17B4">
        <w:rPr>
          <w:rFonts w:ascii="Times New Roman" w:hAnsi="Times New Roman" w:cs="Times New Roman"/>
          <w:i/>
          <w:iCs/>
          <w:sz w:val="24"/>
          <w:szCs w:val="24"/>
        </w:rPr>
        <w:t>Prevalence of depression among young adults: Evidence from a cross-sectional study in a college in peri-urban South India</w:t>
      </w:r>
      <w:r w:rsidRPr="005A17B4">
        <w:rPr>
          <w:rFonts w:ascii="Times New Roman" w:hAnsi="Times New Roman" w:cs="Times New Roman"/>
          <w:sz w:val="24"/>
          <w:szCs w:val="24"/>
        </w:rPr>
        <w:t>.</w:t>
      </w:r>
    </w:p>
    <w:p w14:paraId="3FED5214" w14:textId="77777777" w:rsidR="00367B57" w:rsidRPr="005A17B4" w:rsidRDefault="00367B57" w:rsidP="00367B57">
      <w:pPr>
        <w:pStyle w:val="Bibliography"/>
        <w:numPr>
          <w:ilvl w:val="0"/>
          <w:numId w:val="3"/>
        </w:numPr>
        <w:rPr>
          <w:rFonts w:ascii="Times New Roman" w:hAnsi="Times New Roman" w:cs="Times New Roman"/>
          <w:sz w:val="24"/>
          <w:szCs w:val="24"/>
        </w:rPr>
      </w:pPr>
      <w:r w:rsidRPr="005A17B4">
        <w:rPr>
          <w:rFonts w:ascii="Times New Roman" w:hAnsi="Times New Roman" w:cs="Times New Roman"/>
          <w:sz w:val="24"/>
          <w:szCs w:val="24"/>
        </w:rPr>
        <w:t xml:space="preserve">Lai, L., Pan, Y., Xu, R., &amp; Jiang, Y. (2025). Depression and the use of conversational AI for companionship among college students: The mediating role of loneliness and the moderating effects of gender and mind perception. </w:t>
      </w:r>
      <w:r w:rsidRPr="005A17B4">
        <w:rPr>
          <w:rFonts w:ascii="Times New Roman" w:hAnsi="Times New Roman" w:cs="Times New Roman"/>
          <w:i/>
          <w:iCs/>
          <w:sz w:val="24"/>
          <w:szCs w:val="24"/>
        </w:rPr>
        <w:t>Frontiers in Public Health</w:t>
      </w:r>
      <w:r w:rsidRPr="005A17B4">
        <w:rPr>
          <w:rFonts w:ascii="Times New Roman" w:hAnsi="Times New Roman" w:cs="Times New Roman"/>
          <w:sz w:val="24"/>
          <w:szCs w:val="24"/>
        </w:rPr>
        <w:t xml:space="preserve">, </w:t>
      </w:r>
      <w:r w:rsidRPr="005A17B4">
        <w:rPr>
          <w:rFonts w:ascii="Times New Roman" w:hAnsi="Times New Roman" w:cs="Times New Roman"/>
          <w:i/>
          <w:iCs/>
          <w:sz w:val="24"/>
          <w:szCs w:val="24"/>
        </w:rPr>
        <w:t>13</w:t>
      </w:r>
      <w:r w:rsidRPr="005A17B4">
        <w:rPr>
          <w:rFonts w:ascii="Times New Roman" w:hAnsi="Times New Roman" w:cs="Times New Roman"/>
          <w:sz w:val="24"/>
          <w:szCs w:val="24"/>
        </w:rPr>
        <w:t>, 1580826. https://doi.org/10.3389/fpubh.2025.1580826</w:t>
      </w:r>
    </w:p>
    <w:p w14:paraId="0E729DB7" w14:textId="77777777" w:rsidR="00367B57" w:rsidRPr="005A17B4" w:rsidRDefault="00367B57" w:rsidP="00367B57">
      <w:pPr>
        <w:pStyle w:val="Bibliography"/>
        <w:numPr>
          <w:ilvl w:val="0"/>
          <w:numId w:val="3"/>
        </w:numPr>
        <w:rPr>
          <w:rFonts w:ascii="Times New Roman" w:hAnsi="Times New Roman" w:cs="Times New Roman"/>
          <w:sz w:val="24"/>
          <w:szCs w:val="24"/>
        </w:rPr>
      </w:pPr>
      <w:r w:rsidRPr="005A17B4">
        <w:rPr>
          <w:rFonts w:ascii="Times New Roman" w:hAnsi="Times New Roman" w:cs="Times New Roman"/>
          <w:sz w:val="24"/>
          <w:szCs w:val="24"/>
        </w:rPr>
        <w:t xml:space="preserve">Luo, X., Ghosh, S., Tilley, J. L., Besada, P., Wang, J., &amp; Xiang, Y. (2025). “Shaping ChatGPT into my Digital Therapist”: A thematic analysis of social media discourse on using generative artificial intelligence for mental health. </w:t>
      </w:r>
      <w:r w:rsidRPr="005A17B4">
        <w:rPr>
          <w:rFonts w:ascii="Times New Roman" w:hAnsi="Times New Roman" w:cs="Times New Roman"/>
          <w:i/>
          <w:iCs/>
          <w:sz w:val="24"/>
          <w:szCs w:val="24"/>
        </w:rPr>
        <w:t>Digital Health</w:t>
      </w:r>
      <w:r w:rsidRPr="005A17B4">
        <w:rPr>
          <w:rFonts w:ascii="Times New Roman" w:hAnsi="Times New Roman" w:cs="Times New Roman"/>
          <w:sz w:val="24"/>
          <w:szCs w:val="24"/>
        </w:rPr>
        <w:t xml:space="preserve">, </w:t>
      </w:r>
      <w:r w:rsidRPr="005A17B4">
        <w:rPr>
          <w:rFonts w:ascii="Times New Roman" w:hAnsi="Times New Roman" w:cs="Times New Roman"/>
          <w:i/>
          <w:iCs/>
          <w:sz w:val="24"/>
          <w:szCs w:val="24"/>
        </w:rPr>
        <w:t>11</w:t>
      </w:r>
      <w:r w:rsidRPr="005A17B4">
        <w:rPr>
          <w:rFonts w:ascii="Times New Roman" w:hAnsi="Times New Roman" w:cs="Times New Roman"/>
          <w:sz w:val="24"/>
          <w:szCs w:val="24"/>
        </w:rPr>
        <w:t>, 20552076251351088. https://doi.org/10.1177/20552076251351088</w:t>
      </w:r>
    </w:p>
    <w:p w14:paraId="5E191DCA" w14:textId="77777777" w:rsidR="00367B57" w:rsidRPr="005A17B4" w:rsidRDefault="00367B57" w:rsidP="00367B57">
      <w:pPr>
        <w:pStyle w:val="Bibliography"/>
        <w:numPr>
          <w:ilvl w:val="0"/>
          <w:numId w:val="3"/>
        </w:numPr>
        <w:rPr>
          <w:rFonts w:ascii="Times New Roman" w:hAnsi="Times New Roman" w:cs="Times New Roman"/>
          <w:sz w:val="24"/>
          <w:szCs w:val="24"/>
        </w:rPr>
      </w:pPr>
      <w:r w:rsidRPr="005A17B4">
        <w:rPr>
          <w:rFonts w:ascii="Times New Roman" w:hAnsi="Times New Roman" w:cs="Times New Roman"/>
          <w:sz w:val="24"/>
          <w:szCs w:val="24"/>
        </w:rPr>
        <w:t xml:space="preserve">Nations, U. (n.d.). </w:t>
      </w:r>
      <w:r w:rsidRPr="005A17B4">
        <w:rPr>
          <w:rFonts w:ascii="Times New Roman" w:hAnsi="Times New Roman" w:cs="Times New Roman"/>
          <w:i/>
          <w:iCs/>
          <w:sz w:val="24"/>
          <w:szCs w:val="24"/>
        </w:rPr>
        <w:t>Youth</w:t>
      </w:r>
      <w:r w:rsidRPr="005A17B4">
        <w:rPr>
          <w:rFonts w:ascii="Times New Roman" w:hAnsi="Times New Roman" w:cs="Times New Roman"/>
          <w:sz w:val="24"/>
          <w:szCs w:val="24"/>
        </w:rPr>
        <w:t>. United Nations. United Nations. Retrieved January 22, 2026, from https://www.un.org/en/global-issues/youth</w:t>
      </w:r>
    </w:p>
    <w:p w14:paraId="0498C3F3" w14:textId="77777777" w:rsidR="00367B57" w:rsidRPr="005A17B4" w:rsidRDefault="00367B57" w:rsidP="00367B57">
      <w:pPr>
        <w:pStyle w:val="Bibliography"/>
        <w:numPr>
          <w:ilvl w:val="0"/>
          <w:numId w:val="3"/>
        </w:numPr>
        <w:rPr>
          <w:rFonts w:ascii="Times New Roman" w:hAnsi="Times New Roman" w:cs="Times New Roman"/>
          <w:sz w:val="24"/>
          <w:szCs w:val="24"/>
        </w:rPr>
      </w:pPr>
      <w:r w:rsidRPr="005A17B4">
        <w:rPr>
          <w:rFonts w:ascii="Times New Roman" w:hAnsi="Times New Roman" w:cs="Times New Roman"/>
          <w:sz w:val="24"/>
          <w:szCs w:val="24"/>
        </w:rPr>
        <w:t xml:space="preserve">Ni, Y., &amp; Jia, F. (2025). A Scoping Review of AI-Driven Digital Interventions in Mental Health Care: Mapping Applications Across Screening, Support, Monitoring, Prevention, and Clinical Education. </w:t>
      </w:r>
      <w:r w:rsidRPr="005A17B4">
        <w:rPr>
          <w:rFonts w:ascii="Times New Roman" w:hAnsi="Times New Roman" w:cs="Times New Roman"/>
          <w:i/>
          <w:iCs/>
          <w:sz w:val="24"/>
          <w:szCs w:val="24"/>
        </w:rPr>
        <w:t>Healthcare</w:t>
      </w:r>
      <w:r w:rsidRPr="005A17B4">
        <w:rPr>
          <w:rFonts w:ascii="Times New Roman" w:hAnsi="Times New Roman" w:cs="Times New Roman"/>
          <w:sz w:val="24"/>
          <w:szCs w:val="24"/>
        </w:rPr>
        <w:t xml:space="preserve">, </w:t>
      </w:r>
      <w:r w:rsidRPr="005A17B4">
        <w:rPr>
          <w:rFonts w:ascii="Times New Roman" w:hAnsi="Times New Roman" w:cs="Times New Roman"/>
          <w:i/>
          <w:iCs/>
          <w:sz w:val="24"/>
          <w:szCs w:val="24"/>
        </w:rPr>
        <w:t>13</w:t>
      </w:r>
      <w:r w:rsidRPr="005A17B4">
        <w:rPr>
          <w:rFonts w:ascii="Times New Roman" w:hAnsi="Times New Roman" w:cs="Times New Roman"/>
          <w:sz w:val="24"/>
          <w:szCs w:val="24"/>
        </w:rPr>
        <w:t>(10), 1205. https://doi.org/10.3390/healthcare13101205</w:t>
      </w:r>
    </w:p>
    <w:p w14:paraId="73A1F487" w14:textId="77777777" w:rsidR="00367B57" w:rsidRPr="005A17B4" w:rsidRDefault="00367B57" w:rsidP="00367B57">
      <w:pPr>
        <w:pStyle w:val="Bibliography"/>
        <w:numPr>
          <w:ilvl w:val="0"/>
          <w:numId w:val="3"/>
        </w:numPr>
        <w:rPr>
          <w:rFonts w:ascii="Times New Roman" w:hAnsi="Times New Roman" w:cs="Times New Roman"/>
          <w:sz w:val="24"/>
          <w:szCs w:val="24"/>
        </w:rPr>
      </w:pPr>
      <w:r w:rsidRPr="005A17B4">
        <w:rPr>
          <w:rFonts w:ascii="Times New Roman" w:hAnsi="Times New Roman" w:cs="Times New Roman"/>
          <w:sz w:val="24"/>
          <w:szCs w:val="24"/>
        </w:rPr>
        <w:t xml:space="preserve">Sarkar, S., Basu, A., Mandal, S., Jayashankar, P., Saha, P. K., Misra, R., Sinha, D., Neogi, R., Saha, S., Benegal, V., Rao, G. N., Varghese, M., &amp; Gururaj, G. (2023). Prevalence and pattern of mental disorders in the state of West Bengal: Findings from the National Mental Health Survey of India 2016. </w:t>
      </w:r>
      <w:r w:rsidRPr="005A17B4">
        <w:rPr>
          <w:rFonts w:ascii="Times New Roman" w:hAnsi="Times New Roman" w:cs="Times New Roman"/>
          <w:i/>
          <w:iCs/>
          <w:sz w:val="24"/>
          <w:szCs w:val="24"/>
        </w:rPr>
        <w:t>Indian Journal of Psychiatry</w:t>
      </w:r>
      <w:r w:rsidRPr="005A17B4">
        <w:rPr>
          <w:rFonts w:ascii="Times New Roman" w:hAnsi="Times New Roman" w:cs="Times New Roman"/>
          <w:sz w:val="24"/>
          <w:szCs w:val="24"/>
        </w:rPr>
        <w:t xml:space="preserve">, </w:t>
      </w:r>
      <w:r w:rsidRPr="005A17B4">
        <w:rPr>
          <w:rFonts w:ascii="Times New Roman" w:hAnsi="Times New Roman" w:cs="Times New Roman"/>
          <w:i/>
          <w:iCs/>
          <w:sz w:val="24"/>
          <w:szCs w:val="24"/>
        </w:rPr>
        <w:lastRenderedPageBreak/>
        <w:t>65</w:t>
      </w:r>
      <w:r w:rsidRPr="005A17B4">
        <w:rPr>
          <w:rFonts w:ascii="Times New Roman" w:hAnsi="Times New Roman" w:cs="Times New Roman"/>
          <w:sz w:val="24"/>
          <w:szCs w:val="24"/>
        </w:rPr>
        <w:t>(12), 1307–1312. https://doi.org/10.4103/indianjpsychiatry.indianjpsychiatry_846_23</w:t>
      </w:r>
    </w:p>
    <w:p w14:paraId="272EC22D" w14:textId="77777777" w:rsidR="00367B57" w:rsidRPr="005A17B4" w:rsidRDefault="00367B57" w:rsidP="00367B57">
      <w:pPr>
        <w:pStyle w:val="Bibliography"/>
        <w:numPr>
          <w:ilvl w:val="0"/>
          <w:numId w:val="3"/>
        </w:numPr>
        <w:rPr>
          <w:rFonts w:ascii="Times New Roman" w:hAnsi="Times New Roman" w:cs="Times New Roman"/>
          <w:sz w:val="24"/>
          <w:szCs w:val="24"/>
        </w:rPr>
      </w:pPr>
      <w:r w:rsidRPr="005A17B4">
        <w:rPr>
          <w:rFonts w:ascii="Times New Roman" w:hAnsi="Times New Roman" w:cs="Times New Roman"/>
          <w:sz w:val="24"/>
          <w:szCs w:val="24"/>
        </w:rPr>
        <w:t xml:space="preserve">Shumate, J. N., Rozenblit, E., Flathers, M., Larrauri, C. A., Hau, C., Xia, W., Torous, E. N., &amp; Torous, J. (2025). Governing AI in Mental Health: 50-State Legislative Review. </w:t>
      </w:r>
      <w:r w:rsidRPr="005A17B4">
        <w:rPr>
          <w:rFonts w:ascii="Times New Roman" w:hAnsi="Times New Roman" w:cs="Times New Roman"/>
          <w:i/>
          <w:iCs/>
          <w:sz w:val="24"/>
          <w:szCs w:val="24"/>
        </w:rPr>
        <w:t>JMIR Mental Health</w:t>
      </w:r>
      <w:r w:rsidRPr="005A17B4">
        <w:rPr>
          <w:rFonts w:ascii="Times New Roman" w:hAnsi="Times New Roman" w:cs="Times New Roman"/>
          <w:sz w:val="24"/>
          <w:szCs w:val="24"/>
        </w:rPr>
        <w:t xml:space="preserve">, </w:t>
      </w:r>
      <w:r w:rsidRPr="005A17B4">
        <w:rPr>
          <w:rFonts w:ascii="Times New Roman" w:hAnsi="Times New Roman" w:cs="Times New Roman"/>
          <w:i/>
          <w:iCs/>
          <w:sz w:val="24"/>
          <w:szCs w:val="24"/>
        </w:rPr>
        <w:t>12</w:t>
      </w:r>
      <w:r w:rsidRPr="005A17B4">
        <w:rPr>
          <w:rFonts w:ascii="Times New Roman" w:hAnsi="Times New Roman" w:cs="Times New Roman"/>
          <w:sz w:val="24"/>
          <w:szCs w:val="24"/>
        </w:rPr>
        <w:t>(1), e80739. https://doi.org/10.2196/80739</w:t>
      </w:r>
    </w:p>
    <w:p w14:paraId="47DBF7D0" w14:textId="77777777" w:rsidR="00367B57" w:rsidRPr="005A17B4" w:rsidRDefault="00367B57" w:rsidP="00367B57">
      <w:pPr>
        <w:pStyle w:val="Bibliography"/>
        <w:numPr>
          <w:ilvl w:val="0"/>
          <w:numId w:val="3"/>
        </w:numPr>
        <w:rPr>
          <w:rFonts w:ascii="Times New Roman" w:hAnsi="Times New Roman" w:cs="Times New Roman"/>
          <w:sz w:val="24"/>
          <w:szCs w:val="24"/>
        </w:rPr>
      </w:pPr>
      <w:r w:rsidRPr="005A17B4">
        <w:rPr>
          <w:rFonts w:ascii="Times New Roman" w:hAnsi="Times New Roman" w:cs="Times New Roman"/>
          <w:sz w:val="24"/>
          <w:szCs w:val="24"/>
        </w:rPr>
        <w:t xml:space="preserve">Thakkar, A., Gupta, A., &amp; De Sousa, A. (2024). Artificial intelligence in positive mental health: A narrative review. </w:t>
      </w:r>
      <w:r w:rsidRPr="005A17B4">
        <w:rPr>
          <w:rFonts w:ascii="Times New Roman" w:hAnsi="Times New Roman" w:cs="Times New Roman"/>
          <w:i/>
          <w:iCs/>
          <w:sz w:val="24"/>
          <w:szCs w:val="24"/>
        </w:rPr>
        <w:t>Frontiers in Digital Health</w:t>
      </w:r>
      <w:r w:rsidRPr="005A17B4">
        <w:rPr>
          <w:rFonts w:ascii="Times New Roman" w:hAnsi="Times New Roman" w:cs="Times New Roman"/>
          <w:sz w:val="24"/>
          <w:szCs w:val="24"/>
        </w:rPr>
        <w:t xml:space="preserve">, </w:t>
      </w:r>
      <w:r w:rsidRPr="005A17B4">
        <w:rPr>
          <w:rFonts w:ascii="Times New Roman" w:hAnsi="Times New Roman" w:cs="Times New Roman"/>
          <w:i/>
          <w:iCs/>
          <w:sz w:val="24"/>
          <w:szCs w:val="24"/>
        </w:rPr>
        <w:t>6</w:t>
      </w:r>
      <w:r w:rsidRPr="005A17B4">
        <w:rPr>
          <w:rFonts w:ascii="Times New Roman" w:hAnsi="Times New Roman" w:cs="Times New Roman"/>
          <w:sz w:val="24"/>
          <w:szCs w:val="24"/>
        </w:rPr>
        <w:t>, 1280235. https://doi.org/10.3389/fdgth.2024.1280235</w:t>
      </w:r>
    </w:p>
    <w:p w14:paraId="5CBEBAA1" w14:textId="77777777" w:rsidR="00367B57" w:rsidRPr="005A17B4" w:rsidRDefault="00367B57" w:rsidP="00367B57">
      <w:pPr>
        <w:pStyle w:val="Bibliography"/>
        <w:numPr>
          <w:ilvl w:val="0"/>
          <w:numId w:val="3"/>
        </w:numPr>
        <w:rPr>
          <w:rFonts w:ascii="Times New Roman" w:hAnsi="Times New Roman" w:cs="Times New Roman"/>
          <w:sz w:val="24"/>
          <w:szCs w:val="24"/>
        </w:rPr>
      </w:pPr>
      <w:r w:rsidRPr="005A17B4">
        <w:rPr>
          <w:rFonts w:ascii="Times New Roman" w:hAnsi="Times New Roman" w:cs="Times New Roman"/>
          <w:sz w:val="24"/>
          <w:szCs w:val="24"/>
        </w:rPr>
        <w:t xml:space="preserve">Yu, X., Tam, W. W. S., Wong, P. T. K., Lam, T. H., &amp; Stewart, S. M. (2012). The Patient Health Questionnaire-9 for measuring depressive symptoms among the general population in Hong Kong. </w:t>
      </w:r>
      <w:r w:rsidRPr="005A17B4">
        <w:rPr>
          <w:rFonts w:ascii="Times New Roman" w:hAnsi="Times New Roman" w:cs="Times New Roman"/>
          <w:i/>
          <w:iCs/>
          <w:sz w:val="24"/>
          <w:szCs w:val="24"/>
        </w:rPr>
        <w:t>Comprehensive Psychiatry</w:t>
      </w:r>
      <w:r w:rsidRPr="005A17B4">
        <w:rPr>
          <w:rFonts w:ascii="Times New Roman" w:hAnsi="Times New Roman" w:cs="Times New Roman"/>
          <w:sz w:val="24"/>
          <w:szCs w:val="24"/>
        </w:rPr>
        <w:t xml:space="preserve">, </w:t>
      </w:r>
      <w:r w:rsidRPr="005A17B4">
        <w:rPr>
          <w:rFonts w:ascii="Times New Roman" w:hAnsi="Times New Roman" w:cs="Times New Roman"/>
          <w:i/>
          <w:iCs/>
          <w:sz w:val="24"/>
          <w:szCs w:val="24"/>
        </w:rPr>
        <w:t>53</w:t>
      </w:r>
      <w:r w:rsidRPr="005A17B4">
        <w:rPr>
          <w:rFonts w:ascii="Times New Roman" w:hAnsi="Times New Roman" w:cs="Times New Roman"/>
          <w:sz w:val="24"/>
          <w:szCs w:val="24"/>
        </w:rPr>
        <w:t>(1), 95–102. https://doi.org/10.1016/j.comppsych.2010.11.002</w:t>
      </w:r>
    </w:p>
    <w:p w14:paraId="4E750F21" w14:textId="41390B9B" w:rsidR="00190A02" w:rsidRPr="005A17B4" w:rsidRDefault="00BD5145">
      <w:pPr>
        <w:rPr>
          <w:rFonts w:ascii="Times New Roman" w:hAnsi="Times New Roman" w:cs="Times New Roman"/>
          <w:sz w:val="24"/>
          <w:szCs w:val="24"/>
        </w:rPr>
      </w:pPr>
      <w:r w:rsidRPr="005A17B4">
        <w:rPr>
          <w:rFonts w:ascii="Times New Roman" w:hAnsi="Times New Roman" w:cs="Times New Roman"/>
          <w:sz w:val="24"/>
          <w:szCs w:val="24"/>
        </w:rPr>
        <w:fldChar w:fldCharType="end"/>
      </w:r>
    </w:p>
    <w:sectPr w:rsidR="00190A02" w:rsidRPr="005A17B4">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934744" w14:textId="77777777" w:rsidR="00AF5DFF" w:rsidRDefault="00AF5DFF" w:rsidP="00E26E8A">
      <w:pPr>
        <w:spacing w:after="0" w:line="240" w:lineRule="auto"/>
      </w:pPr>
      <w:r>
        <w:separator/>
      </w:r>
    </w:p>
  </w:endnote>
  <w:endnote w:type="continuationSeparator" w:id="0">
    <w:p w14:paraId="6A0A072A" w14:textId="77777777" w:rsidR="00AF5DFF" w:rsidRDefault="00AF5DFF" w:rsidP="00E26E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1EE0C6" w14:textId="77777777" w:rsidR="00920142" w:rsidRDefault="009201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31AEA1" w14:textId="77777777" w:rsidR="00920142" w:rsidRDefault="009201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F817DB" w14:textId="77777777" w:rsidR="00920142" w:rsidRDefault="009201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442797" w14:textId="77777777" w:rsidR="00AF5DFF" w:rsidRDefault="00AF5DFF" w:rsidP="00E26E8A">
      <w:pPr>
        <w:spacing w:after="0" w:line="240" w:lineRule="auto"/>
      </w:pPr>
      <w:r>
        <w:separator/>
      </w:r>
    </w:p>
  </w:footnote>
  <w:footnote w:type="continuationSeparator" w:id="0">
    <w:p w14:paraId="1A68EFDB" w14:textId="77777777" w:rsidR="00AF5DFF" w:rsidRDefault="00AF5DFF" w:rsidP="00E26E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78F3DF" w14:textId="31F5B008" w:rsidR="00920142" w:rsidRDefault="00920142">
    <w:pPr>
      <w:pStyle w:val="Header"/>
    </w:pPr>
    <w:r>
      <w:rPr>
        <w:noProof/>
      </w:rPr>
      <w:pict w14:anchorId="2CBEE2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50612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1BBFBF" w14:textId="1F045AA7" w:rsidR="00920142" w:rsidRDefault="00920142">
    <w:pPr>
      <w:pStyle w:val="Header"/>
    </w:pPr>
    <w:r>
      <w:rPr>
        <w:noProof/>
      </w:rPr>
      <w:pict w14:anchorId="33AA15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50612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3DA899" w14:textId="77BA700F" w:rsidR="00920142" w:rsidRDefault="00920142">
    <w:pPr>
      <w:pStyle w:val="Header"/>
    </w:pPr>
    <w:r>
      <w:rPr>
        <w:noProof/>
      </w:rPr>
      <w:pict w14:anchorId="2653CB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50612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11AAE"/>
    <w:multiLevelType w:val="multilevel"/>
    <w:tmpl w:val="663EBD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100483"/>
    <w:multiLevelType w:val="hybridMultilevel"/>
    <w:tmpl w:val="4348A254"/>
    <w:lvl w:ilvl="0" w:tplc="17CEAF14">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9052FBF"/>
    <w:multiLevelType w:val="multilevel"/>
    <w:tmpl w:val="5F1AEA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8E24697"/>
    <w:multiLevelType w:val="multilevel"/>
    <w:tmpl w:val="882C90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D708C8"/>
    <w:multiLevelType w:val="hybridMultilevel"/>
    <w:tmpl w:val="3A96E59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5137131"/>
    <w:multiLevelType w:val="hybridMultilevel"/>
    <w:tmpl w:val="4A3AE7CC"/>
    <w:lvl w:ilvl="0" w:tplc="4009000F">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65D0465"/>
    <w:multiLevelType w:val="hybridMultilevel"/>
    <w:tmpl w:val="9E0CC62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2BBC0EBA"/>
    <w:multiLevelType w:val="multilevel"/>
    <w:tmpl w:val="5D6A43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D060202"/>
    <w:multiLevelType w:val="multilevel"/>
    <w:tmpl w:val="6A9093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B24E19"/>
    <w:multiLevelType w:val="hybridMultilevel"/>
    <w:tmpl w:val="AB6AA59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577588F"/>
    <w:multiLevelType w:val="hybridMultilevel"/>
    <w:tmpl w:val="B8263F7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37876BEB"/>
    <w:multiLevelType w:val="hybridMultilevel"/>
    <w:tmpl w:val="A5FC32F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397324F1"/>
    <w:multiLevelType w:val="hybridMultilevel"/>
    <w:tmpl w:val="6A28FEA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3A465895"/>
    <w:multiLevelType w:val="multilevel"/>
    <w:tmpl w:val="1DEE8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8074A8"/>
    <w:multiLevelType w:val="multilevel"/>
    <w:tmpl w:val="3676B4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AD41314"/>
    <w:multiLevelType w:val="multilevel"/>
    <w:tmpl w:val="3C9EC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05D7C81"/>
    <w:multiLevelType w:val="multilevel"/>
    <w:tmpl w:val="65DE6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62403D1"/>
    <w:multiLevelType w:val="multilevel"/>
    <w:tmpl w:val="427CE7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D9C31BC"/>
    <w:multiLevelType w:val="multilevel"/>
    <w:tmpl w:val="8BBE76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EDB785E"/>
    <w:multiLevelType w:val="multilevel"/>
    <w:tmpl w:val="EF60D5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58B7906"/>
    <w:multiLevelType w:val="multilevel"/>
    <w:tmpl w:val="6D78F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2941DD3"/>
    <w:multiLevelType w:val="multilevel"/>
    <w:tmpl w:val="9EE2C9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3AC0A4C"/>
    <w:multiLevelType w:val="multilevel"/>
    <w:tmpl w:val="6D085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97454F7"/>
    <w:multiLevelType w:val="hybridMultilevel"/>
    <w:tmpl w:val="A6EADCE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15:restartNumberingAfterBreak="0">
    <w:nsid w:val="6A8A7CBB"/>
    <w:multiLevelType w:val="multilevel"/>
    <w:tmpl w:val="D9BCA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D2C7576"/>
    <w:multiLevelType w:val="hybridMultilevel"/>
    <w:tmpl w:val="F0C0B30A"/>
    <w:lvl w:ilvl="0" w:tplc="17CEAF14">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713B44D1"/>
    <w:multiLevelType w:val="hybridMultilevel"/>
    <w:tmpl w:val="88269A3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15:restartNumberingAfterBreak="0">
    <w:nsid w:val="78E37621"/>
    <w:multiLevelType w:val="hybridMultilevel"/>
    <w:tmpl w:val="A0EAAD2E"/>
    <w:lvl w:ilvl="0" w:tplc="4009000F">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7A387C78"/>
    <w:multiLevelType w:val="multilevel"/>
    <w:tmpl w:val="9D541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12"/>
  </w:num>
  <w:num w:numId="4">
    <w:abstractNumId w:val="23"/>
  </w:num>
  <w:num w:numId="5">
    <w:abstractNumId w:val="9"/>
  </w:num>
  <w:num w:numId="6">
    <w:abstractNumId w:val="1"/>
  </w:num>
  <w:num w:numId="7">
    <w:abstractNumId w:val="27"/>
  </w:num>
  <w:num w:numId="8">
    <w:abstractNumId w:val="25"/>
  </w:num>
  <w:num w:numId="9">
    <w:abstractNumId w:val="19"/>
  </w:num>
  <w:num w:numId="10">
    <w:abstractNumId w:val="5"/>
  </w:num>
  <w:num w:numId="11">
    <w:abstractNumId w:val="17"/>
  </w:num>
  <w:num w:numId="12">
    <w:abstractNumId w:val="6"/>
  </w:num>
  <w:num w:numId="13">
    <w:abstractNumId w:val="26"/>
  </w:num>
  <w:num w:numId="14">
    <w:abstractNumId w:val="8"/>
  </w:num>
  <w:num w:numId="15">
    <w:abstractNumId w:val="15"/>
  </w:num>
  <w:num w:numId="16">
    <w:abstractNumId w:val="0"/>
  </w:num>
  <w:num w:numId="17">
    <w:abstractNumId w:val="18"/>
  </w:num>
  <w:num w:numId="18">
    <w:abstractNumId w:val="28"/>
  </w:num>
  <w:num w:numId="19">
    <w:abstractNumId w:val="11"/>
  </w:num>
  <w:num w:numId="20">
    <w:abstractNumId w:val="10"/>
  </w:num>
  <w:num w:numId="21">
    <w:abstractNumId w:val="16"/>
  </w:num>
  <w:num w:numId="22">
    <w:abstractNumId w:val="13"/>
  </w:num>
  <w:num w:numId="23">
    <w:abstractNumId w:val="22"/>
  </w:num>
  <w:num w:numId="24">
    <w:abstractNumId w:val="3"/>
  </w:num>
  <w:num w:numId="25">
    <w:abstractNumId w:val="24"/>
  </w:num>
  <w:num w:numId="26">
    <w:abstractNumId w:val="21"/>
  </w:num>
  <w:num w:numId="27">
    <w:abstractNumId w:val="14"/>
  </w:num>
  <w:num w:numId="28">
    <w:abstractNumId w:val="7"/>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3"/>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313"/>
    <w:rsid w:val="00036CAD"/>
    <w:rsid w:val="00047BE2"/>
    <w:rsid w:val="0009522B"/>
    <w:rsid w:val="00147CC9"/>
    <w:rsid w:val="00184D3A"/>
    <w:rsid w:val="00190A02"/>
    <w:rsid w:val="0024158C"/>
    <w:rsid w:val="002512B3"/>
    <w:rsid w:val="0025238B"/>
    <w:rsid w:val="002803FB"/>
    <w:rsid w:val="00280C69"/>
    <w:rsid w:val="002907BA"/>
    <w:rsid w:val="0029221D"/>
    <w:rsid w:val="002B50B6"/>
    <w:rsid w:val="002D157B"/>
    <w:rsid w:val="00323D04"/>
    <w:rsid w:val="0034694D"/>
    <w:rsid w:val="00363D8C"/>
    <w:rsid w:val="00367B57"/>
    <w:rsid w:val="003728D3"/>
    <w:rsid w:val="00382E3A"/>
    <w:rsid w:val="003D2796"/>
    <w:rsid w:val="003F2084"/>
    <w:rsid w:val="00422C26"/>
    <w:rsid w:val="00455A0A"/>
    <w:rsid w:val="00456D7E"/>
    <w:rsid w:val="0046769A"/>
    <w:rsid w:val="004708E0"/>
    <w:rsid w:val="0048305E"/>
    <w:rsid w:val="004B0D92"/>
    <w:rsid w:val="004C021E"/>
    <w:rsid w:val="004F44DA"/>
    <w:rsid w:val="00511DEB"/>
    <w:rsid w:val="00521E0C"/>
    <w:rsid w:val="00540841"/>
    <w:rsid w:val="005435D9"/>
    <w:rsid w:val="00571121"/>
    <w:rsid w:val="0058784E"/>
    <w:rsid w:val="00592D84"/>
    <w:rsid w:val="005970F1"/>
    <w:rsid w:val="005A17B4"/>
    <w:rsid w:val="005C50EE"/>
    <w:rsid w:val="005D34FC"/>
    <w:rsid w:val="006827B9"/>
    <w:rsid w:val="00695D8A"/>
    <w:rsid w:val="006F50EA"/>
    <w:rsid w:val="00717A68"/>
    <w:rsid w:val="00735BC0"/>
    <w:rsid w:val="00772933"/>
    <w:rsid w:val="007B27AC"/>
    <w:rsid w:val="007B3F96"/>
    <w:rsid w:val="007F6A50"/>
    <w:rsid w:val="00802494"/>
    <w:rsid w:val="00814CC3"/>
    <w:rsid w:val="00833F08"/>
    <w:rsid w:val="00834902"/>
    <w:rsid w:val="0084656D"/>
    <w:rsid w:val="008578DA"/>
    <w:rsid w:val="00877B83"/>
    <w:rsid w:val="0088148E"/>
    <w:rsid w:val="00891D6A"/>
    <w:rsid w:val="008B35AA"/>
    <w:rsid w:val="00920142"/>
    <w:rsid w:val="00943E64"/>
    <w:rsid w:val="00967198"/>
    <w:rsid w:val="009821CC"/>
    <w:rsid w:val="009B6FB2"/>
    <w:rsid w:val="009C3E5B"/>
    <w:rsid w:val="009D62F5"/>
    <w:rsid w:val="009E7916"/>
    <w:rsid w:val="00A24634"/>
    <w:rsid w:val="00A315D0"/>
    <w:rsid w:val="00A622E8"/>
    <w:rsid w:val="00A624B0"/>
    <w:rsid w:val="00AD4FFE"/>
    <w:rsid w:val="00AF5DFF"/>
    <w:rsid w:val="00B04EB9"/>
    <w:rsid w:val="00B04FA7"/>
    <w:rsid w:val="00B25E87"/>
    <w:rsid w:val="00B54860"/>
    <w:rsid w:val="00B734B5"/>
    <w:rsid w:val="00B916A3"/>
    <w:rsid w:val="00B96ED1"/>
    <w:rsid w:val="00BA4947"/>
    <w:rsid w:val="00BD5145"/>
    <w:rsid w:val="00BF07C4"/>
    <w:rsid w:val="00C0149B"/>
    <w:rsid w:val="00C4189B"/>
    <w:rsid w:val="00C623D7"/>
    <w:rsid w:val="00C91828"/>
    <w:rsid w:val="00CB795F"/>
    <w:rsid w:val="00CC7187"/>
    <w:rsid w:val="00CE7495"/>
    <w:rsid w:val="00CF71B2"/>
    <w:rsid w:val="00D03E92"/>
    <w:rsid w:val="00D14E11"/>
    <w:rsid w:val="00D15BCE"/>
    <w:rsid w:val="00D651D6"/>
    <w:rsid w:val="00D83F91"/>
    <w:rsid w:val="00D935E2"/>
    <w:rsid w:val="00DD1210"/>
    <w:rsid w:val="00DE20D9"/>
    <w:rsid w:val="00E01EA8"/>
    <w:rsid w:val="00E10EE2"/>
    <w:rsid w:val="00E26E8A"/>
    <w:rsid w:val="00E53C78"/>
    <w:rsid w:val="00E66C81"/>
    <w:rsid w:val="00E84ECF"/>
    <w:rsid w:val="00E92FBD"/>
    <w:rsid w:val="00E93F00"/>
    <w:rsid w:val="00EA14A5"/>
    <w:rsid w:val="00EA457A"/>
    <w:rsid w:val="00EC32CA"/>
    <w:rsid w:val="00EC4864"/>
    <w:rsid w:val="00EC6313"/>
    <w:rsid w:val="00EC747E"/>
    <w:rsid w:val="00F067AA"/>
    <w:rsid w:val="00F55622"/>
    <w:rsid w:val="00FB4261"/>
    <w:rsid w:val="00FC4CDB"/>
    <w:rsid w:val="00FC6AE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CEAC371"/>
  <w15:chartTrackingRefBased/>
  <w15:docId w15:val="{C5E9427B-541B-4F0B-AC00-266CEE07E3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kern w:val="2"/>
        <w:sz w:val="24"/>
        <w:szCs w:val="24"/>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C6313"/>
    <w:rPr>
      <w:rFonts w:asciiTheme="minorHAnsi" w:hAnsiTheme="minorHAnsi" w:cstheme="minorBidi"/>
      <w:sz w:val="22"/>
      <w:szCs w:val="22"/>
    </w:rPr>
  </w:style>
  <w:style w:type="paragraph" w:styleId="Heading1">
    <w:name w:val="heading 1"/>
    <w:basedOn w:val="Normal"/>
    <w:next w:val="Normal"/>
    <w:link w:val="Heading1Char"/>
    <w:uiPriority w:val="9"/>
    <w:qFormat/>
    <w:rsid w:val="00FB426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C631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90A0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C631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EC6313"/>
    <w:pPr>
      <w:ind w:left="720"/>
      <w:contextualSpacing/>
    </w:pPr>
  </w:style>
  <w:style w:type="paragraph" w:styleId="NormalWeb">
    <w:name w:val="Normal (Web)"/>
    <w:basedOn w:val="Normal"/>
    <w:uiPriority w:val="99"/>
    <w:unhideWhenUsed/>
    <w:rsid w:val="00EC6313"/>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Strong">
    <w:name w:val="Strong"/>
    <w:basedOn w:val="DefaultParagraphFont"/>
    <w:uiPriority w:val="22"/>
    <w:qFormat/>
    <w:rsid w:val="00EC6313"/>
    <w:rPr>
      <w:b/>
      <w:bCs/>
    </w:rPr>
  </w:style>
  <w:style w:type="character" w:styleId="CommentReference">
    <w:name w:val="annotation reference"/>
    <w:basedOn w:val="DefaultParagraphFont"/>
    <w:uiPriority w:val="99"/>
    <w:semiHidden/>
    <w:unhideWhenUsed/>
    <w:rsid w:val="00EC6313"/>
    <w:rPr>
      <w:sz w:val="16"/>
      <w:szCs w:val="16"/>
    </w:rPr>
  </w:style>
  <w:style w:type="character" w:styleId="Emphasis">
    <w:name w:val="Emphasis"/>
    <w:basedOn w:val="DefaultParagraphFont"/>
    <w:uiPriority w:val="20"/>
    <w:qFormat/>
    <w:rsid w:val="005C50EE"/>
    <w:rPr>
      <w:i/>
      <w:iCs/>
    </w:rPr>
  </w:style>
  <w:style w:type="table" w:styleId="TableGrid">
    <w:name w:val="Table Grid"/>
    <w:basedOn w:val="TableNormal"/>
    <w:uiPriority w:val="39"/>
    <w:rsid w:val="005C50EE"/>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190A02"/>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unhideWhenUsed/>
    <w:rsid w:val="00036CAD"/>
    <w:pPr>
      <w:spacing w:line="240" w:lineRule="auto"/>
    </w:pPr>
    <w:rPr>
      <w:sz w:val="20"/>
      <w:szCs w:val="20"/>
    </w:rPr>
  </w:style>
  <w:style w:type="character" w:customStyle="1" w:styleId="CommentTextChar">
    <w:name w:val="Comment Text Char"/>
    <w:basedOn w:val="DefaultParagraphFont"/>
    <w:link w:val="CommentText"/>
    <w:uiPriority w:val="99"/>
    <w:rsid w:val="00036CAD"/>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DE20D9"/>
    <w:rPr>
      <w:b/>
      <w:bCs/>
    </w:rPr>
  </w:style>
  <w:style w:type="character" w:customStyle="1" w:styleId="CommentSubjectChar">
    <w:name w:val="Comment Subject Char"/>
    <w:basedOn w:val="CommentTextChar"/>
    <w:link w:val="CommentSubject"/>
    <w:uiPriority w:val="99"/>
    <w:semiHidden/>
    <w:rsid w:val="00DE20D9"/>
    <w:rPr>
      <w:rFonts w:asciiTheme="minorHAnsi" w:hAnsiTheme="minorHAnsi" w:cstheme="minorBidi"/>
      <w:b/>
      <w:bCs/>
      <w:sz w:val="20"/>
      <w:szCs w:val="20"/>
    </w:rPr>
  </w:style>
  <w:style w:type="paragraph" w:styleId="Header">
    <w:name w:val="header"/>
    <w:basedOn w:val="Normal"/>
    <w:link w:val="HeaderChar"/>
    <w:uiPriority w:val="99"/>
    <w:unhideWhenUsed/>
    <w:rsid w:val="00E26E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6E8A"/>
    <w:rPr>
      <w:rFonts w:asciiTheme="minorHAnsi" w:hAnsiTheme="minorHAnsi" w:cstheme="minorBidi"/>
      <w:sz w:val="22"/>
      <w:szCs w:val="22"/>
    </w:rPr>
  </w:style>
  <w:style w:type="paragraph" w:styleId="Footer">
    <w:name w:val="footer"/>
    <w:basedOn w:val="Normal"/>
    <w:link w:val="FooterChar"/>
    <w:uiPriority w:val="99"/>
    <w:unhideWhenUsed/>
    <w:rsid w:val="00E26E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6E8A"/>
    <w:rPr>
      <w:rFonts w:asciiTheme="minorHAnsi" w:hAnsiTheme="minorHAnsi" w:cstheme="minorBidi"/>
      <w:sz w:val="22"/>
      <w:szCs w:val="22"/>
    </w:rPr>
  </w:style>
  <w:style w:type="table" w:styleId="GridTable4-Accent6">
    <w:name w:val="Grid Table 4 Accent 6"/>
    <w:basedOn w:val="TableNormal"/>
    <w:uiPriority w:val="49"/>
    <w:rsid w:val="00E26E8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5Dark-Accent6">
    <w:name w:val="Grid Table 5 Dark Accent 6"/>
    <w:basedOn w:val="TableNormal"/>
    <w:uiPriority w:val="50"/>
    <w:rsid w:val="005D34F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paragraph" w:styleId="Bibliography">
    <w:name w:val="Bibliography"/>
    <w:basedOn w:val="Normal"/>
    <w:next w:val="Normal"/>
    <w:uiPriority w:val="37"/>
    <w:unhideWhenUsed/>
    <w:rsid w:val="00BD5145"/>
    <w:pPr>
      <w:spacing w:after="0" w:line="480" w:lineRule="auto"/>
      <w:ind w:left="720" w:hanging="720"/>
    </w:pPr>
  </w:style>
  <w:style w:type="paragraph" w:customStyle="1" w:styleId="isselectedend">
    <w:name w:val="isselectedend"/>
    <w:basedOn w:val="Normal"/>
    <w:rsid w:val="00CB795F"/>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customStyle="1" w:styleId="color-black">
    <w:name w:val="color-black"/>
    <w:basedOn w:val="Normal"/>
    <w:rsid w:val="00455A0A"/>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styleId="NoSpacing">
    <w:name w:val="No Spacing"/>
    <w:uiPriority w:val="1"/>
    <w:qFormat/>
    <w:rsid w:val="005A17B4"/>
    <w:pPr>
      <w:spacing w:after="0" w:line="240" w:lineRule="auto"/>
    </w:pPr>
    <w:rPr>
      <w:rFonts w:asciiTheme="minorHAnsi" w:hAnsiTheme="minorHAnsi" w:cstheme="minorBidi"/>
    </w:rPr>
  </w:style>
  <w:style w:type="character" w:styleId="Hyperlink">
    <w:name w:val="Hyperlink"/>
    <w:basedOn w:val="DefaultParagraphFont"/>
    <w:uiPriority w:val="99"/>
    <w:unhideWhenUsed/>
    <w:rsid w:val="00521E0C"/>
    <w:rPr>
      <w:color w:val="0563C1" w:themeColor="hyperlink"/>
      <w:u w:val="single"/>
    </w:rPr>
  </w:style>
  <w:style w:type="character" w:styleId="UnresolvedMention">
    <w:name w:val="Unresolved Mention"/>
    <w:basedOn w:val="DefaultParagraphFont"/>
    <w:uiPriority w:val="99"/>
    <w:semiHidden/>
    <w:unhideWhenUsed/>
    <w:rsid w:val="00521E0C"/>
    <w:rPr>
      <w:color w:val="605E5C"/>
      <w:shd w:val="clear" w:color="auto" w:fill="E1DFDD"/>
    </w:rPr>
  </w:style>
  <w:style w:type="character" w:customStyle="1" w:styleId="Heading1Char">
    <w:name w:val="Heading 1 Char"/>
    <w:basedOn w:val="DefaultParagraphFont"/>
    <w:link w:val="Heading1"/>
    <w:uiPriority w:val="9"/>
    <w:rsid w:val="00FB4261"/>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7410949">
      <w:bodyDiv w:val="1"/>
      <w:marLeft w:val="0"/>
      <w:marRight w:val="0"/>
      <w:marTop w:val="0"/>
      <w:marBottom w:val="0"/>
      <w:divBdr>
        <w:top w:val="none" w:sz="0" w:space="0" w:color="auto"/>
        <w:left w:val="none" w:sz="0" w:space="0" w:color="auto"/>
        <w:bottom w:val="none" w:sz="0" w:space="0" w:color="auto"/>
        <w:right w:val="none" w:sz="0" w:space="0" w:color="auto"/>
      </w:divBdr>
    </w:div>
    <w:div w:id="649598494">
      <w:bodyDiv w:val="1"/>
      <w:marLeft w:val="0"/>
      <w:marRight w:val="0"/>
      <w:marTop w:val="0"/>
      <w:marBottom w:val="0"/>
      <w:divBdr>
        <w:top w:val="none" w:sz="0" w:space="0" w:color="auto"/>
        <w:left w:val="none" w:sz="0" w:space="0" w:color="auto"/>
        <w:bottom w:val="none" w:sz="0" w:space="0" w:color="auto"/>
        <w:right w:val="none" w:sz="0" w:space="0" w:color="auto"/>
      </w:divBdr>
    </w:div>
    <w:div w:id="670568127">
      <w:bodyDiv w:val="1"/>
      <w:marLeft w:val="0"/>
      <w:marRight w:val="0"/>
      <w:marTop w:val="0"/>
      <w:marBottom w:val="0"/>
      <w:divBdr>
        <w:top w:val="none" w:sz="0" w:space="0" w:color="auto"/>
        <w:left w:val="none" w:sz="0" w:space="0" w:color="auto"/>
        <w:bottom w:val="none" w:sz="0" w:space="0" w:color="auto"/>
        <w:right w:val="none" w:sz="0" w:space="0" w:color="auto"/>
      </w:divBdr>
    </w:div>
    <w:div w:id="922032515">
      <w:bodyDiv w:val="1"/>
      <w:marLeft w:val="0"/>
      <w:marRight w:val="0"/>
      <w:marTop w:val="0"/>
      <w:marBottom w:val="0"/>
      <w:divBdr>
        <w:top w:val="none" w:sz="0" w:space="0" w:color="auto"/>
        <w:left w:val="none" w:sz="0" w:space="0" w:color="auto"/>
        <w:bottom w:val="none" w:sz="0" w:space="0" w:color="auto"/>
        <w:right w:val="none" w:sz="0" w:space="0" w:color="auto"/>
      </w:divBdr>
    </w:div>
    <w:div w:id="1028023208">
      <w:bodyDiv w:val="1"/>
      <w:marLeft w:val="0"/>
      <w:marRight w:val="0"/>
      <w:marTop w:val="0"/>
      <w:marBottom w:val="0"/>
      <w:divBdr>
        <w:top w:val="none" w:sz="0" w:space="0" w:color="auto"/>
        <w:left w:val="none" w:sz="0" w:space="0" w:color="auto"/>
        <w:bottom w:val="none" w:sz="0" w:space="0" w:color="auto"/>
        <w:right w:val="none" w:sz="0" w:space="0" w:color="auto"/>
      </w:divBdr>
    </w:div>
    <w:div w:id="1065646131">
      <w:bodyDiv w:val="1"/>
      <w:marLeft w:val="0"/>
      <w:marRight w:val="0"/>
      <w:marTop w:val="0"/>
      <w:marBottom w:val="0"/>
      <w:divBdr>
        <w:top w:val="none" w:sz="0" w:space="0" w:color="auto"/>
        <w:left w:val="none" w:sz="0" w:space="0" w:color="auto"/>
        <w:bottom w:val="none" w:sz="0" w:space="0" w:color="auto"/>
        <w:right w:val="none" w:sz="0" w:space="0" w:color="auto"/>
      </w:divBdr>
    </w:div>
    <w:div w:id="1697804987">
      <w:bodyDiv w:val="1"/>
      <w:marLeft w:val="0"/>
      <w:marRight w:val="0"/>
      <w:marTop w:val="0"/>
      <w:marBottom w:val="0"/>
      <w:divBdr>
        <w:top w:val="none" w:sz="0" w:space="0" w:color="auto"/>
        <w:left w:val="none" w:sz="0" w:space="0" w:color="auto"/>
        <w:bottom w:val="none" w:sz="0" w:space="0" w:color="auto"/>
        <w:right w:val="none" w:sz="0" w:space="0" w:color="auto"/>
      </w:divBdr>
    </w:div>
    <w:div w:id="1718893535">
      <w:bodyDiv w:val="1"/>
      <w:marLeft w:val="0"/>
      <w:marRight w:val="0"/>
      <w:marTop w:val="0"/>
      <w:marBottom w:val="0"/>
      <w:divBdr>
        <w:top w:val="none" w:sz="0" w:space="0" w:color="auto"/>
        <w:left w:val="none" w:sz="0" w:space="0" w:color="auto"/>
        <w:bottom w:val="none" w:sz="0" w:space="0" w:color="auto"/>
        <w:right w:val="none" w:sz="0" w:space="0" w:color="auto"/>
      </w:divBdr>
    </w:div>
    <w:div w:id="1779056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anisa\Documents\Depression%20test%20respons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40344826006696"/>
          <c:y val="2.874479361770782E-2"/>
          <c:w val="0.54433863306353725"/>
          <c:h val="0.71580663227270869"/>
        </c:manualLayout>
      </c:layout>
      <c:scatterChart>
        <c:scatterStyle val="lineMarker"/>
        <c:varyColors val="0"/>
        <c:ser>
          <c:idx val="0"/>
          <c:order val="0"/>
          <c:tx>
            <c:v>Average PHQ 9</c:v>
          </c:tx>
          <c:spPr>
            <a:ln w="19050">
              <a:noFill/>
            </a:ln>
          </c:spPr>
          <c:xVal>
            <c:numRef>
              <c:f>'correlation analysis'!$I$2:$I$232</c:f>
              <c:numCache>
                <c:formatCode>General</c:formatCode>
                <c:ptCount val="231"/>
                <c:pt idx="0">
                  <c:v>1.25</c:v>
                </c:pt>
                <c:pt idx="1">
                  <c:v>1.75</c:v>
                </c:pt>
                <c:pt idx="2">
                  <c:v>3</c:v>
                </c:pt>
                <c:pt idx="3">
                  <c:v>3</c:v>
                </c:pt>
                <c:pt idx="4">
                  <c:v>1.5</c:v>
                </c:pt>
                <c:pt idx="5">
                  <c:v>1.25</c:v>
                </c:pt>
                <c:pt idx="6">
                  <c:v>1.5</c:v>
                </c:pt>
                <c:pt idx="7">
                  <c:v>2.25</c:v>
                </c:pt>
                <c:pt idx="8">
                  <c:v>2</c:v>
                </c:pt>
                <c:pt idx="9">
                  <c:v>1.25</c:v>
                </c:pt>
                <c:pt idx="10">
                  <c:v>2</c:v>
                </c:pt>
                <c:pt idx="11">
                  <c:v>3</c:v>
                </c:pt>
                <c:pt idx="12">
                  <c:v>1</c:v>
                </c:pt>
                <c:pt idx="13">
                  <c:v>2.5</c:v>
                </c:pt>
                <c:pt idx="14">
                  <c:v>2</c:v>
                </c:pt>
                <c:pt idx="15">
                  <c:v>2</c:v>
                </c:pt>
                <c:pt idx="16">
                  <c:v>2.25</c:v>
                </c:pt>
                <c:pt idx="17">
                  <c:v>2.5</c:v>
                </c:pt>
                <c:pt idx="18">
                  <c:v>2.5</c:v>
                </c:pt>
                <c:pt idx="19">
                  <c:v>2.25</c:v>
                </c:pt>
                <c:pt idx="20">
                  <c:v>2.5</c:v>
                </c:pt>
                <c:pt idx="21">
                  <c:v>1.5</c:v>
                </c:pt>
                <c:pt idx="22">
                  <c:v>2.75</c:v>
                </c:pt>
                <c:pt idx="23">
                  <c:v>2.25</c:v>
                </c:pt>
                <c:pt idx="24">
                  <c:v>2.25</c:v>
                </c:pt>
                <c:pt idx="25">
                  <c:v>2.25</c:v>
                </c:pt>
                <c:pt idx="26">
                  <c:v>2.5</c:v>
                </c:pt>
                <c:pt idx="27">
                  <c:v>1.75</c:v>
                </c:pt>
                <c:pt idx="28">
                  <c:v>2.25</c:v>
                </c:pt>
                <c:pt idx="29">
                  <c:v>2.5</c:v>
                </c:pt>
                <c:pt idx="30">
                  <c:v>2.25</c:v>
                </c:pt>
                <c:pt idx="31">
                  <c:v>2</c:v>
                </c:pt>
                <c:pt idx="32">
                  <c:v>1.75</c:v>
                </c:pt>
                <c:pt idx="33">
                  <c:v>2.25</c:v>
                </c:pt>
                <c:pt idx="34">
                  <c:v>2.25</c:v>
                </c:pt>
                <c:pt idx="35">
                  <c:v>3</c:v>
                </c:pt>
                <c:pt idx="36">
                  <c:v>1.5</c:v>
                </c:pt>
                <c:pt idx="37">
                  <c:v>2</c:v>
                </c:pt>
                <c:pt idx="38">
                  <c:v>2.25</c:v>
                </c:pt>
                <c:pt idx="39">
                  <c:v>1.75</c:v>
                </c:pt>
                <c:pt idx="40">
                  <c:v>2.25</c:v>
                </c:pt>
                <c:pt idx="41">
                  <c:v>2</c:v>
                </c:pt>
                <c:pt idx="42">
                  <c:v>2.25</c:v>
                </c:pt>
                <c:pt idx="43">
                  <c:v>1.5</c:v>
                </c:pt>
                <c:pt idx="44">
                  <c:v>3</c:v>
                </c:pt>
                <c:pt idx="45">
                  <c:v>2.25</c:v>
                </c:pt>
                <c:pt idx="46">
                  <c:v>2.25</c:v>
                </c:pt>
                <c:pt idx="47">
                  <c:v>1.75</c:v>
                </c:pt>
                <c:pt idx="48">
                  <c:v>1.75</c:v>
                </c:pt>
                <c:pt idx="49">
                  <c:v>1.25</c:v>
                </c:pt>
                <c:pt idx="50">
                  <c:v>2.5</c:v>
                </c:pt>
                <c:pt idx="51">
                  <c:v>2.25</c:v>
                </c:pt>
                <c:pt idx="52">
                  <c:v>1.75</c:v>
                </c:pt>
                <c:pt idx="53">
                  <c:v>1.5</c:v>
                </c:pt>
                <c:pt idx="54">
                  <c:v>2.25</c:v>
                </c:pt>
                <c:pt idx="55">
                  <c:v>2.5</c:v>
                </c:pt>
                <c:pt idx="56">
                  <c:v>2</c:v>
                </c:pt>
                <c:pt idx="57">
                  <c:v>2</c:v>
                </c:pt>
                <c:pt idx="58">
                  <c:v>2</c:v>
                </c:pt>
                <c:pt idx="59">
                  <c:v>2.75</c:v>
                </c:pt>
                <c:pt idx="60">
                  <c:v>2.5</c:v>
                </c:pt>
                <c:pt idx="61">
                  <c:v>2.25</c:v>
                </c:pt>
                <c:pt idx="62">
                  <c:v>1.5</c:v>
                </c:pt>
                <c:pt idx="63">
                  <c:v>2</c:v>
                </c:pt>
                <c:pt idx="64">
                  <c:v>2.25</c:v>
                </c:pt>
                <c:pt idx="65">
                  <c:v>2.25</c:v>
                </c:pt>
                <c:pt idx="66">
                  <c:v>2</c:v>
                </c:pt>
                <c:pt idx="67">
                  <c:v>2.5</c:v>
                </c:pt>
                <c:pt idx="68">
                  <c:v>2.25</c:v>
                </c:pt>
                <c:pt idx="69">
                  <c:v>1.75</c:v>
                </c:pt>
                <c:pt idx="70">
                  <c:v>2</c:v>
                </c:pt>
                <c:pt idx="71">
                  <c:v>2.5</c:v>
                </c:pt>
                <c:pt idx="72">
                  <c:v>1.75</c:v>
                </c:pt>
                <c:pt idx="73">
                  <c:v>2.5</c:v>
                </c:pt>
                <c:pt idx="74">
                  <c:v>2.25</c:v>
                </c:pt>
                <c:pt idx="75">
                  <c:v>2</c:v>
                </c:pt>
                <c:pt idx="76">
                  <c:v>1.5</c:v>
                </c:pt>
                <c:pt idx="77">
                  <c:v>2</c:v>
                </c:pt>
                <c:pt idx="78">
                  <c:v>2.5</c:v>
                </c:pt>
                <c:pt idx="79">
                  <c:v>1.25</c:v>
                </c:pt>
                <c:pt idx="80">
                  <c:v>1.5</c:v>
                </c:pt>
                <c:pt idx="81">
                  <c:v>1.25</c:v>
                </c:pt>
                <c:pt idx="82">
                  <c:v>3</c:v>
                </c:pt>
                <c:pt idx="83">
                  <c:v>3</c:v>
                </c:pt>
                <c:pt idx="84">
                  <c:v>2</c:v>
                </c:pt>
                <c:pt idx="85">
                  <c:v>2</c:v>
                </c:pt>
                <c:pt idx="86">
                  <c:v>2</c:v>
                </c:pt>
                <c:pt idx="87">
                  <c:v>2.75</c:v>
                </c:pt>
                <c:pt idx="88">
                  <c:v>2.5</c:v>
                </c:pt>
                <c:pt idx="89">
                  <c:v>2</c:v>
                </c:pt>
                <c:pt idx="90">
                  <c:v>2.75</c:v>
                </c:pt>
                <c:pt idx="91">
                  <c:v>1.25</c:v>
                </c:pt>
                <c:pt idx="92">
                  <c:v>2</c:v>
                </c:pt>
                <c:pt idx="93">
                  <c:v>2</c:v>
                </c:pt>
                <c:pt idx="94">
                  <c:v>2.75</c:v>
                </c:pt>
                <c:pt idx="95">
                  <c:v>2.5</c:v>
                </c:pt>
                <c:pt idx="96">
                  <c:v>2</c:v>
                </c:pt>
                <c:pt idx="97">
                  <c:v>2.5</c:v>
                </c:pt>
                <c:pt idx="98">
                  <c:v>2.25</c:v>
                </c:pt>
                <c:pt idx="99">
                  <c:v>2</c:v>
                </c:pt>
                <c:pt idx="100">
                  <c:v>2.25</c:v>
                </c:pt>
                <c:pt idx="101">
                  <c:v>2</c:v>
                </c:pt>
                <c:pt idx="102">
                  <c:v>2</c:v>
                </c:pt>
                <c:pt idx="103">
                  <c:v>1.75</c:v>
                </c:pt>
                <c:pt idx="104">
                  <c:v>1</c:v>
                </c:pt>
                <c:pt idx="105">
                  <c:v>2.25</c:v>
                </c:pt>
                <c:pt idx="106">
                  <c:v>2.75</c:v>
                </c:pt>
                <c:pt idx="107">
                  <c:v>1.5</c:v>
                </c:pt>
                <c:pt idx="108">
                  <c:v>3</c:v>
                </c:pt>
                <c:pt idx="109">
                  <c:v>2.25</c:v>
                </c:pt>
                <c:pt idx="110">
                  <c:v>1.25</c:v>
                </c:pt>
                <c:pt idx="111">
                  <c:v>2.75</c:v>
                </c:pt>
                <c:pt idx="112">
                  <c:v>1.75</c:v>
                </c:pt>
                <c:pt idx="113">
                  <c:v>1.5</c:v>
                </c:pt>
                <c:pt idx="114">
                  <c:v>2.25</c:v>
                </c:pt>
                <c:pt idx="115">
                  <c:v>3</c:v>
                </c:pt>
                <c:pt idx="116">
                  <c:v>1.75</c:v>
                </c:pt>
                <c:pt idx="117">
                  <c:v>1.5</c:v>
                </c:pt>
                <c:pt idx="118">
                  <c:v>2.25</c:v>
                </c:pt>
                <c:pt idx="119">
                  <c:v>2.5</c:v>
                </c:pt>
                <c:pt idx="120">
                  <c:v>2</c:v>
                </c:pt>
                <c:pt idx="121">
                  <c:v>1.25</c:v>
                </c:pt>
                <c:pt idx="122">
                  <c:v>1.75</c:v>
                </c:pt>
                <c:pt idx="123">
                  <c:v>2</c:v>
                </c:pt>
                <c:pt idx="124">
                  <c:v>3</c:v>
                </c:pt>
                <c:pt idx="125">
                  <c:v>2.75</c:v>
                </c:pt>
                <c:pt idx="126">
                  <c:v>2.25</c:v>
                </c:pt>
                <c:pt idx="127">
                  <c:v>2</c:v>
                </c:pt>
                <c:pt idx="128">
                  <c:v>3</c:v>
                </c:pt>
                <c:pt idx="129">
                  <c:v>2</c:v>
                </c:pt>
                <c:pt idx="130">
                  <c:v>3</c:v>
                </c:pt>
                <c:pt idx="131">
                  <c:v>1.5</c:v>
                </c:pt>
                <c:pt idx="132">
                  <c:v>2</c:v>
                </c:pt>
                <c:pt idx="133">
                  <c:v>1.75</c:v>
                </c:pt>
                <c:pt idx="134">
                  <c:v>2.5</c:v>
                </c:pt>
                <c:pt idx="135">
                  <c:v>3</c:v>
                </c:pt>
                <c:pt idx="136">
                  <c:v>1.75</c:v>
                </c:pt>
                <c:pt idx="137">
                  <c:v>2.25</c:v>
                </c:pt>
                <c:pt idx="138">
                  <c:v>2.75</c:v>
                </c:pt>
                <c:pt idx="139">
                  <c:v>2</c:v>
                </c:pt>
                <c:pt idx="140">
                  <c:v>1.25</c:v>
                </c:pt>
                <c:pt idx="141">
                  <c:v>2</c:v>
                </c:pt>
                <c:pt idx="142">
                  <c:v>1.75</c:v>
                </c:pt>
                <c:pt idx="143">
                  <c:v>2.5</c:v>
                </c:pt>
                <c:pt idx="144">
                  <c:v>2.5</c:v>
                </c:pt>
                <c:pt idx="145">
                  <c:v>2.25</c:v>
                </c:pt>
                <c:pt idx="146">
                  <c:v>2</c:v>
                </c:pt>
                <c:pt idx="147">
                  <c:v>2</c:v>
                </c:pt>
                <c:pt idx="148">
                  <c:v>2</c:v>
                </c:pt>
                <c:pt idx="149">
                  <c:v>3</c:v>
                </c:pt>
                <c:pt idx="150">
                  <c:v>2</c:v>
                </c:pt>
                <c:pt idx="151">
                  <c:v>1.75</c:v>
                </c:pt>
                <c:pt idx="152">
                  <c:v>2.25</c:v>
                </c:pt>
                <c:pt idx="153">
                  <c:v>2</c:v>
                </c:pt>
                <c:pt idx="154">
                  <c:v>2.25</c:v>
                </c:pt>
                <c:pt idx="155">
                  <c:v>1.5</c:v>
                </c:pt>
                <c:pt idx="156">
                  <c:v>2.25</c:v>
                </c:pt>
                <c:pt idx="157">
                  <c:v>2.5</c:v>
                </c:pt>
                <c:pt idx="158">
                  <c:v>1.75</c:v>
                </c:pt>
                <c:pt idx="159">
                  <c:v>2</c:v>
                </c:pt>
                <c:pt idx="160">
                  <c:v>2.25</c:v>
                </c:pt>
                <c:pt idx="161">
                  <c:v>2.25</c:v>
                </c:pt>
                <c:pt idx="162">
                  <c:v>2.5</c:v>
                </c:pt>
                <c:pt idx="163">
                  <c:v>2.5</c:v>
                </c:pt>
                <c:pt idx="164">
                  <c:v>1.75</c:v>
                </c:pt>
                <c:pt idx="165">
                  <c:v>2.25</c:v>
                </c:pt>
                <c:pt idx="166">
                  <c:v>2.25</c:v>
                </c:pt>
                <c:pt idx="167">
                  <c:v>2</c:v>
                </c:pt>
                <c:pt idx="168">
                  <c:v>1.75</c:v>
                </c:pt>
                <c:pt idx="169">
                  <c:v>2</c:v>
                </c:pt>
                <c:pt idx="170">
                  <c:v>2.5</c:v>
                </c:pt>
                <c:pt idx="171">
                  <c:v>3</c:v>
                </c:pt>
                <c:pt idx="172">
                  <c:v>2.5</c:v>
                </c:pt>
                <c:pt idx="173">
                  <c:v>2.25</c:v>
                </c:pt>
                <c:pt idx="174">
                  <c:v>2.5</c:v>
                </c:pt>
                <c:pt idx="175">
                  <c:v>2.25</c:v>
                </c:pt>
                <c:pt idx="176">
                  <c:v>2.5</c:v>
                </c:pt>
                <c:pt idx="177">
                  <c:v>2.25</c:v>
                </c:pt>
                <c:pt idx="178">
                  <c:v>2.75</c:v>
                </c:pt>
                <c:pt idx="179">
                  <c:v>2.3333333333333335</c:v>
                </c:pt>
                <c:pt idx="180">
                  <c:v>2.25</c:v>
                </c:pt>
                <c:pt idx="181">
                  <c:v>2</c:v>
                </c:pt>
                <c:pt idx="182">
                  <c:v>2.75</c:v>
                </c:pt>
                <c:pt idx="183">
                  <c:v>2.25</c:v>
                </c:pt>
                <c:pt idx="184">
                  <c:v>2.75</c:v>
                </c:pt>
                <c:pt idx="185">
                  <c:v>1.75</c:v>
                </c:pt>
                <c:pt idx="186">
                  <c:v>2.5</c:v>
                </c:pt>
                <c:pt idx="187">
                  <c:v>1</c:v>
                </c:pt>
                <c:pt idx="188">
                  <c:v>2.75</c:v>
                </c:pt>
                <c:pt idx="189">
                  <c:v>2.25</c:v>
                </c:pt>
                <c:pt idx="190">
                  <c:v>2</c:v>
                </c:pt>
                <c:pt idx="191">
                  <c:v>2.5</c:v>
                </c:pt>
                <c:pt idx="192">
                  <c:v>3</c:v>
                </c:pt>
                <c:pt idx="193">
                  <c:v>3</c:v>
                </c:pt>
                <c:pt idx="194">
                  <c:v>1.75</c:v>
                </c:pt>
                <c:pt idx="195">
                  <c:v>3</c:v>
                </c:pt>
                <c:pt idx="196">
                  <c:v>2</c:v>
                </c:pt>
                <c:pt idx="197">
                  <c:v>2</c:v>
                </c:pt>
                <c:pt idx="198">
                  <c:v>3</c:v>
                </c:pt>
                <c:pt idx="199">
                  <c:v>1</c:v>
                </c:pt>
                <c:pt idx="200">
                  <c:v>1.75</c:v>
                </c:pt>
                <c:pt idx="201">
                  <c:v>2</c:v>
                </c:pt>
                <c:pt idx="202">
                  <c:v>3</c:v>
                </c:pt>
                <c:pt idx="203">
                  <c:v>3</c:v>
                </c:pt>
                <c:pt idx="204">
                  <c:v>2</c:v>
                </c:pt>
                <c:pt idx="205">
                  <c:v>2.5</c:v>
                </c:pt>
                <c:pt idx="206">
                  <c:v>2.5</c:v>
                </c:pt>
                <c:pt idx="207">
                  <c:v>2.5</c:v>
                </c:pt>
                <c:pt idx="208">
                  <c:v>2.5</c:v>
                </c:pt>
                <c:pt idx="209">
                  <c:v>2</c:v>
                </c:pt>
                <c:pt idx="210">
                  <c:v>2.5</c:v>
                </c:pt>
                <c:pt idx="211">
                  <c:v>2.5</c:v>
                </c:pt>
                <c:pt idx="212">
                  <c:v>2.75</c:v>
                </c:pt>
                <c:pt idx="213">
                  <c:v>2.5</c:v>
                </c:pt>
                <c:pt idx="214">
                  <c:v>2.5</c:v>
                </c:pt>
                <c:pt idx="215">
                  <c:v>1.75</c:v>
                </c:pt>
                <c:pt idx="216">
                  <c:v>2.25</c:v>
                </c:pt>
                <c:pt idx="217">
                  <c:v>2.25</c:v>
                </c:pt>
                <c:pt idx="218">
                  <c:v>2.25</c:v>
                </c:pt>
                <c:pt idx="219">
                  <c:v>2.75</c:v>
                </c:pt>
                <c:pt idx="220">
                  <c:v>2.25</c:v>
                </c:pt>
                <c:pt idx="221">
                  <c:v>1.3333333333333333</c:v>
                </c:pt>
                <c:pt idx="222">
                  <c:v>2</c:v>
                </c:pt>
                <c:pt idx="223">
                  <c:v>2</c:v>
                </c:pt>
                <c:pt idx="224">
                  <c:v>1.75</c:v>
                </c:pt>
                <c:pt idx="225">
                  <c:v>2.5</c:v>
                </c:pt>
                <c:pt idx="226">
                  <c:v>2</c:v>
                </c:pt>
                <c:pt idx="227">
                  <c:v>2.25</c:v>
                </c:pt>
                <c:pt idx="228">
                  <c:v>2</c:v>
                </c:pt>
                <c:pt idx="229">
                  <c:v>2.6666666666666665</c:v>
                </c:pt>
                <c:pt idx="230">
                  <c:v>2.25</c:v>
                </c:pt>
              </c:numCache>
            </c:numRef>
          </c:xVal>
          <c:yVal>
            <c:numRef>
              <c:f>'correlation analysis'!$J$2:$J$232</c:f>
              <c:numCache>
                <c:formatCode>General</c:formatCode>
                <c:ptCount val="231"/>
                <c:pt idx="0">
                  <c:v>0.66666666666666663</c:v>
                </c:pt>
                <c:pt idx="1">
                  <c:v>1.4444444444444444</c:v>
                </c:pt>
                <c:pt idx="2">
                  <c:v>0.88888888888888884</c:v>
                </c:pt>
                <c:pt idx="3">
                  <c:v>2</c:v>
                </c:pt>
                <c:pt idx="4">
                  <c:v>1.6666666666666667</c:v>
                </c:pt>
                <c:pt idx="5">
                  <c:v>0</c:v>
                </c:pt>
                <c:pt idx="6">
                  <c:v>1.7777777777777777</c:v>
                </c:pt>
                <c:pt idx="7">
                  <c:v>0.66666666666666663</c:v>
                </c:pt>
                <c:pt idx="8">
                  <c:v>1.3333333333333333</c:v>
                </c:pt>
                <c:pt idx="9">
                  <c:v>2.4444444444444446</c:v>
                </c:pt>
                <c:pt idx="10">
                  <c:v>0.88888888888888884</c:v>
                </c:pt>
                <c:pt idx="11">
                  <c:v>0.77777777777777779</c:v>
                </c:pt>
                <c:pt idx="12">
                  <c:v>1.2222222222222223</c:v>
                </c:pt>
                <c:pt idx="13">
                  <c:v>2.2222222222222223</c:v>
                </c:pt>
                <c:pt idx="14">
                  <c:v>1.4444444444444444</c:v>
                </c:pt>
                <c:pt idx="15">
                  <c:v>0.55555555555555558</c:v>
                </c:pt>
                <c:pt idx="16">
                  <c:v>0.66666666666666663</c:v>
                </c:pt>
                <c:pt idx="17">
                  <c:v>1.2222222222222223</c:v>
                </c:pt>
                <c:pt idx="18">
                  <c:v>0.88888888888888884</c:v>
                </c:pt>
                <c:pt idx="19">
                  <c:v>2.2222222222222223</c:v>
                </c:pt>
                <c:pt idx="20">
                  <c:v>2.2222222222222223</c:v>
                </c:pt>
                <c:pt idx="21">
                  <c:v>1</c:v>
                </c:pt>
                <c:pt idx="22">
                  <c:v>2.1111111111111112</c:v>
                </c:pt>
                <c:pt idx="23">
                  <c:v>0.55555555555555558</c:v>
                </c:pt>
                <c:pt idx="24">
                  <c:v>1.5555555555555556</c:v>
                </c:pt>
                <c:pt idx="25">
                  <c:v>0.88888888888888884</c:v>
                </c:pt>
                <c:pt idx="26">
                  <c:v>1.2222222222222223</c:v>
                </c:pt>
                <c:pt idx="27">
                  <c:v>1.5555555555555556</c:v>
                </c:pt>
                <c:pt idx="28">
                  <c:v>0.88888888888888884</c:v>
                </c:pt>
                <c:pt idx="29">
                  <c:v>2.6666666666666665</c:v>
                </c:pt>
                <c:pt idx="30">
                  <c:v>0.55555555555555558</c:v>
                </c:pt>
                <c:pt idx="31">
                  <c:v>0.66666666666666663</c:v>
                </c:pt>
                <c:pt idx="32">
                  <c:v>0.88888888888888884</c:v>
                </c:pt>
                <c:pt idx="33">
                  <c:v>2</c:v>
                </c:pt>
                <c:pt idx="34">
                  <c:v>0.77777777777777779</c:v>
                </c:pt>
                <c:pt idx="35">
                  <c:v>1.1111111111111112</c:v>
                </c:pt>
                <c:pt idx="36">
                  <c:v>0</c:v>
                </c:pt>
                <c:pt idx="37">
                  <c:v>1.3333333333333333</c:v>
                </c:pt>
                <c:pt idx="38">
                  <c:v>0.66666666666666663</c:v>
                </c:pt>
                <c:pt idx="39">
                  <c:v>0</c:v>
                </c:pt>
                <c:pt idx="40">
                  <c:v>1.3333333333333333</c:v>
                </c:pt>
                <c:pt idx="41">
                  <c:v>2</c:v>
                </c:pt>
                <c:pt idx="42">
                  <c:v>0.66666666666666663</c:v>
                </c:pt>
                <c:pt idx="43">
                  <c:v>0.55555555555555558</c:v>
                </c:pt>
                <c:pt idx="44">
                  <c:v>1.1111111111111112</c:v>
                </c:pt>
                <c:pt idx="45">
                  <c:v>1.5555555555555556</c:v>
                </c:pt>
                <c:pt idx="46">
                  <c:v>1.4444444444444444</c:v>
                </c:pt>
                <c:pt idx="47">
                  <c:v>1.4444444444444444</c:v>
                </c:pt>
                <c:pt idx="48">
                  <c:v>0.55555555555555558</c:v>
                </c:pt>
                <c:pt idx="49">
                  <c:v>2.1111111111111112</c:v>
                </c:pt>
                <c:pt idx="50">
                  <c:v>2</c:v>
                </c:pt>
                <c:pt idx="51">
                  <c:v>0.66666666666666663</c:v>
                </c:pt>
                <c:pt idx="52">
                  <c:v>1.8888888888888888</c:v>
                </c:pt>
                <c:pt idx="53">
                  <c:v>0.88888888888888884</c:v>
                </c:pt>
                <c:pt idx="54">
                  <c:v>0.66666666666666663</c:v>
                </c:pt>
                <c:pt idx="55">
                  <c:v>0.66666666666666663</c:v>
                </c:pt>
                <c:pt idx="56">
                  <c:v>1.1111111111111112</c:v>
                </c:pt>
                <c:pt idx="57">
                  <c:v>0.66666666666666663</c:v>
                </c:pt>
                <c:pt idx="58">
                  <c:v>0.33333333333333331</c:v>
                </c:pt>
                <c:pt idx="59">
                  <c:v>1.2222222222222223</c:v>
                </c:pt>
                <c:pt idx="60">
                  <c:v>1.6666666666666667</c:v>
                </c:pt>
                <c:pt idx="61">
                  <c:v>0.66666666666666663</c:v>
                </c:pt>
                <c:pt idx="62">
                  <c:v>0.22222222222222221</c:v>
                </c:pt>
                <c:pt idx="63">
                  <c:v>0.66666666666666663</c:v>
                </c:pt>
                <c:pt idx="64">
                  <c:v>0.77777777777777779</c:v>
                </c:pt>
                <c:pt idx="65">
                  <c:v>0.44444444444444442</c:v>
                </c:pt>
                <c:pt idx="66">
                  <c:v>1.3333333333333333</c:v>
                </c:pt>
                <c:pt idx="67">
                  <c:v>0</c:v>
                </c:pt>
                <c:pt idx="68">
                  <c:v>0.55555555555555558</c:v>
                </c:pt>
                <c:pt idx="69">
                  <c:v>1.4444444444444444</c:v>
                </c:pt>
                <c:pt idx="70">
                  <c:v>1.1111111111111112</c:v>
                </c:pt>
                <c:pt idx="71">
                  <c:v>0.66666666666666663</c:v>
                </c:pt>
                <c:pt idx="72">
                  <c:v>2.1111111111111112</c:v>
                </c:pt>
                <c:pt idx="73">
                  <c:v>0.33333333333333331</c:v>
                </c:pt>
                <c:pt idx="74">
                  <c:v>1</c:v>
                </c:pt>
                <c:pt idx="75">
                  <c:v>0.66666666666666663</c:v>
                </c:pt>
                <c:pt idx="76">
                  <c:v>1.3333333333333333</c:v>
                </c:pt>
                <c:pt idx="77">
                  <c:v>0.66666666666666663</c:v>
                </c:pt>
                <c:pt idx="78">
                  <c:v>1.5555555555555556</c:v>
                </c:pt>
                <c:pt idx="79">
                  <c:v>0.66666666666666663</c:v>
                </c:pt>
                <c:pt idx="80">
                  <c:v>1.4444444444444444</c:v>
                </c:pt>
                <c:pt idx="81">
                  <c:v>1.2222222222222223</c:v>
                </c:pt>
                <c:pt idx="82">
                  <c:v>1.3333333333333333</c:v>
                </c:pt>
                <c:pt idx="83">
                  <c:v>1.6666666666666667</c:v>
                </c:pt>
                <c:pt idx="84">
                  <c:v>0.88888888888888884</c:v>
                </c:pt>
                <c:pt idx="85">
                  <c:v>0.88888888888888884</c:v>
                </c:pt>
                <c:pt idx="86">
                  <c:v>1.3333333333333333</c:v>
                </c:pt>
                <c:pt idx="87">
                  <c:v>0.77777777777777779</c:v>
                </c:pt>
                <c:pt idx="88">
                  <c:v>0.88888888888888884</c:v>
                </c:pt>
                <c:pt idx="89">
                  <c:v>1.4444444444444444</c:v>
                </c:pt>
                <c:pt idx="90">
                  <c:v>0.44444444444444442</c:v>
                </c:pt>
                <c:pt idx="91">
                  <c:v>2.3333333333333335</c:v>
                </c:pt>
                <c:pt idx="92">
                  <c:v>1</c:v>
                </c:pt>
                <c:pt idx="93">
                  <c:v>1.5555555555555556</c:v>
                </c:pt>
                <c:pt idx="94">
                  <c:v>2.4444444444444446</c:v>
                </c:pt>
                <c:pt idx="95">
                  <c:v>2.1111111111111112</c:v>
                </c:pt>
                <c:pt idx="96">
                  <c:v>0</c:v>
                </c:pt>
                <c:pt idx="97">
                  <c:v>1.3333333333333333</c:v>
                </c:pt>
                <c:pt idx="98">
                  <c:v>2.3333333333333335</c:v>
                </c:pt>
                <c:pt idx="99">
                  <c:v>0.88888888888888884</c:v>
                </c:pt>
                <c:pt idx="100">
                  <c:v>1.4444444444444444</c:v>
                </c:pt>
                <c:pt idx="101">
                  <c:v>1.6666666666666667</c:v>
                </c:pt>
                <c:pt idx="102">
                  <c:v>2.3333333333333335</c:v>
                </c:pt>
                <c:pt idx="103">
                  <c:v>1.5555555555555556</c:v>
                </c:pt>
                <c:pt idx="104">
                  <c:v>1.3333333333333333</c:v>
                </c:pt>
                <c:pt idx="105">
                  <c:v>0.66666666666666663</c:v>
                </c:pt>
                <c:pt idx="106">
                  <c:v>0.88888888888888884</c:v>
                </c:pt>
                <c:pt idx="107">
                  <c:v>1.3333333333333333</c:v>
                </c:pt>
                <c:pt idx="108">
                  <c:v>0.77777777777777779</c:v>
                </c:pt>
                <c:pt idx="109">
                  <c:v>1.6666666666666667</c:v>
                </c:pt>
                <c:pt idx="110">
                  <c:v>2.8888888888888888</c:v>
                </c:pt>
                <c:pt idx="111">
                  <c:v>1</c:v>
                </c:pt>
                <c:pt idx="112">
                  <c:v>1.3333333333333333</c:v>
                </c:pt>
                <c:pt idx="113">
                  <c:v>1.3333333333333333</c:v>
                </c:pt>
                <c:pt idx="114">
                  <c:v>1.7777777777777777</c:v>
                </c:pt>
                <c:pt idx="115">
                  <c:v>1.4444444444444444</c:v>
                </c:pt>
                <c:pt idx="116">
                  <c:v>1.4444444444444444</c:v>
                </c:pt>
                <c:pt idx="117">
                  <c:v>1.4444444444444444</c:v>
                </c:pt>
                <c:pt idx="118">
                  <c:v>1.4444444444444444</c:v>
                </c:pt>
                <c:pt idx="119">
                  <c:v>2.1111111111111112</c:v>
                </c:pt>
                <c:pt idx="120">
                  <c:v>1.6666666666666667</c:v>
                </c:pt>
                <c:pt idx="121">
                  <c:v>2.4444444444444446</c:v>
                </c:pt>
                <c:pt idx="122">
                  <c:v>0.88888888888888884</c:v>
                </c:pt>
                <c:pt idx="123">
                  <c:v>0.44444444444444442</c:v>
                </c:pt>
                <c:pt idx="124">
                  <c:v>2.5555555555555554</c:v>
                </c:pt>
                <c:pt idx="125">
                  <c:v>0.1111111111111111</c:v>
                </c:pt>
                <c:pt idx="126">
                  <c:v>0.44444444444444442</c:v>
                </c:pt>
                <c:pt idx="127">
                  <c:v>1.4444444444444444</c:v>
                </c:pt>
                <c:pt idx="128">
                  <c:v>0.88888888888888884</c:v>
                </c:pt>
                <c:pt idx="129">
                  <c:v>2.4444444444444446</c:v>
                </c:pt>
                <c:pt idx="130">
                  <c:v>0.22222222222222221</c:v>
                </c:pt>
                <c:pt idx="131">
                  <c:v>0.33333333333333331</c:v>
                </c:pt>
                <c:pt idx="132">
                  <c:v>1.2222222222222223</c:v>
                </c:pt>
                <c:pt idx="133">
                  <c:v>1.7777777777777777</c:v>
                </c:pt>
                <c:pt idx="134">
                  <c:v>1.2222222222222223</c:v>
                </c:pt>
                <c:pt idx="135">
                  <c:v>0.44444444444444442</c:v>
                </c:pt>
                <c:pt idx="136">
                  <c:v>0.55555555555555558</c:v>
                </c:pt>
                <c:pt idx="137">
                  <c:v>1.1111111111111112</c:v>
                </c:pt>
                <c:pt idx="138">
                  <c:v>1.1111111111111112</c:v>
                </c:pt>
                <c:pt idx="139">
                  <c:v>0.77777777777777779</c:v>
                </c:pt>
                <c:pt idx="140">
                  <c:v>2</c:v>
                </c:pt>
                <c:pt idx="141">
                  <c:v>0.77777777777777779</c:v>
                </c:pt>
                <c:pt idx="142">
                  <c:v>1</c:v>
                </c:pt>
                <c:pt idx="143">
                  <c:v>1.8888888888888888</c:v>
                </c:pt>
                <c:pt idx="144">
                  <c:v>0.33333333333333331</c:v>
                </c:pt>
                <c:pt idx="145">
                  <c:v>2.1111111111111112</c:v>
                </c:pt>
                <c:pt idx="146">
                  <c:v>0.66666666666666663</c:v>
                </c:pt>
                <c:pt idx="147">
                  <c:v>0.55555555555555558</c:v>
                </c:pt>
                <c:pt idx="148">
                  <c:v>2.2222222222222223</c:v>
                </c:pt>
                <c:pt idx="149">
                  <c:v>0.55555555555555558</c:v>
                </c:pt>
                <c:pt idx="150">
                  <c:v>1.6666666666666667</c:v>
                </c:pt>
                <c:pt idx="151">
                  <c:v>1.7777777777777777</c:v>
                </c:pt>
                <c:pt idx="152">
                  <c:v>0.44444444444444442</c:v>
                </c:pt>
                <c:pt idx="153">
                  <c:v>0.22222222222222221</c:v>
                </c:pt>
                <c:pt idx="154">
                  <c:v>1.1111111111111112</c:v>
                </c:pt>
                <c:pt idx="155">
                  <c:v>0.77777777777777779</c:v>
                </c:pt>
                <c:pt idx="156">
                  <c:v>1.1111111111111112</c:v>
                </c:pt>
                <c:pt idx="157">
                  <c:v>1.8888888888888888</c:v>
                </c:pt>
                <c:pt idx="158">
                  <c:v>1.1111111111111112</c:v>
                </c:pt>
                <c:pt idx="159">
                  <c:v>0.66666666666666663</c:v>
                </c:pt>
                <c:pt idx="160">
                  <c:v>0.77777777777777779</c:v>
                </c:pt>
                <c:pt idx="161">
                  <c:v>2.4444444444444446</c:v>
                </c:pt>
                <c:pt idx="162">
                  <c:v>1.2222222222222223</c:v>
                </c:pt>
                <c:pt idx="163">
                  <c:v>1</c:v>
                </c:pt>
                <c:pt idx="164">
                  <c:v>0.55555555555555558</c:v>
                </c:pt>
                <c:pt idx="165">
                  <c:v>0.22222222222222221</c:v>
                </c:pt>
                <c:pt idx="166">
                  <c:v>0.44444444444444442</c:v>
                </c:pt>
                <c:pt idx="167">
                  <c:v>1.3333333333333333</c:v>
                </c:pt>
                <c:pt idx="168">
                  <c:v>1.2222222222222223</c:v>
                </c:pt>
                <c:pt idx="169">
                  <c:v>0.44444444444444442</c:v>
                </c:pt>
                <c:pt idx="170">
                  <c:v>2</c:v>
                </c:pt>
                <c:pt idx="171">
                  <c:v>0.33333333333333331</c:v>
                </c:pt>
                <c:pt idx="172">
                  <c:v>1</c:v>
                </c:pt>
                <c:pt idx="173">
                  <c:v>1.1111111111111112</c:v>
                </c:pt>
                <c:pt idx="174">
                  <c:v>1.1111111111111112</c:v>
                </c:pt>
                <c:pt idx="175">
                  <c:v>2.2222222222222223</c:v>
                </c:pt>
                <c:pt idx="176">
                  <c:v>0.66666666666666663</c:v>
                </c:pt>
                <c:pt idx="177">
                  <c:v>0.66666666666666663</c:v>
                </c:pt>
                <c:pt idx="178">
                  <c:v>2.2222222222222223</c:v>
                </c:pt>
                <c:pt idx="179">
                  <c:v>1.6666666666666667</c:v>
                </c:pt>
                <c:pt idx="180">
                  <c:v>0.33333333333333331</c:v>
                </c:pt>
                <c:pt idx="181">
                  <c:v>0.66666666666666663</c:v>
                </c:pt>
                <c:pt idx="182">
                  <c:v>2</c:v>
                </c:pt>
                <c:pt idx="183">
                  <c:v>1.5555555555555556</c:v>
                </c:pt>
                <c:pt idx="184">
                  <c:v>0.44444444444444442</c:v>
                </c:pt>
                <c:pt idx="185">
                  <c:v>1.3333333333333333</c:v>
                </c:pt>
                <c:pt idx="186">
                  <c:v>1</c:v>
                </c:pt>
                <c:pt idx="187">
                  <c:v>1.2222222222222223</c:v>
                </c:pt>
                <c:pt idx="188">
                  <c:v>2</c:v>
                </c:pt>
                <c:pt idx="189">
                  <c:v>1</c:v>
                </c:pt>
                <c:pt idx="190">
                  <c:v>1.4444444444444444</c:v>
                </c:pt>
                <c:pt idx="191">
                  <c:v>1</c:v>
                </c:pt>
                <c:pt idx="192">
                  <c:v>1.2222222222222223</c:v>
                </c:pt>
                <c:pt idx="193">
                  <c:v>0.33333333333333331</c:v>
                </c:pt>
                <c:pt idx="194">
                  <c:v>1.8888888888888888</c:v>
                </c:pt>
                <c:pt idx="195">
                  <c:v>0.44444444444444442</c:v>
                </c:pt>
                <c:pt idx="196">
                  <c:v>1</c:v>
                </c:pt>
                <c:pt idx="197">
                  <c:v>0.88888888888888884</c:v>
                </c:pt>
                <c:pt idx="198">
                  <c:v>1.7777777777777777</c:v>
                </c:pt>
                <c:pt idx="199">
                  <c:v>0.77777777777777779</c:v>
                </c:pt>
                <c:pt idx="200">
                  <c:v>2.5555555555555554</c:v>
                </c:pt>
                <c:pt idx="201">
                  <c:v>2.5555555555555554</c:v>
                </c:pt>
                <c:pt idx="202">
                  <c:v>0.66666666666666663</c:v>
                </c:pt>
                <c:pt idx="203">
                  <c:v>0.22222222222222221</c:v>
                </c:pt>
                <c:pt idx="204">
                  <c:v>1.5555555555555556</c:v>
                </c:pt>
                <c:pt idx="205">
                  <c:v>1.4444444444444444</c:v>
                </c:pt>
                <c:pt idx="206">
                  <c:v>0.22222222222222221</c:v>
                </c:pt>
                <c:pt idx="207">
                  <c:v>0.55555555555555558</c:v>
                </c:pt>
                <c:pt idx="208">
                  <c:v>0.66666666666666663</c:v>
                </c:pt>
                <c:pt idx="209">
                  <c:v>0.22222222222222221</c:v>
                </c:pt>
                <c:pt idx="210">
                  <c:v>1.1111111111111112</c:v>
                </c:pt>
                <c:pt idx="211">
                  <c:v>1.2222222222222223</c:v>
                </c:pt>
                <c:pt idx="212">
                  <c:v>0.44444444444444442</c:v>
                </c:pt>
                <c:pt idx="213">
                  <c:v>0.44444444444444442</c:v>
                </c:pt>
                <c:pt idx="214">
                  <c:v>0.22222222222222221</c:v>
                </c:pt>
                <c:pt idx="215">
                  <c:v>0.33333333333333331</c:v>
                </c:pt>
                <c:pt idx="216">
                  <c:v>0.55555555555555558</c:v>
                </c:pt>
                <c:pt idx="217">
                  <c:v>1.2222222222222223</c:v>
                </c:pt>
                <c:pt idx="218">
                  <c:v>1.4444444444444444</c:v>
                </c:pt>
                <c:pt idx="219">
                  <c:v>0.44444444444444442</c:v>
                </c:pt>
                <c:pt idx="220">
                  <c:v>1.4444444444444444</c:v>
                </c:pt>
                <c:pt idx="221">
                  <c:v>2.3333333333333335</c:v>
                </c:pt>
                <c:pt idx="222">
                  <c:v>1</c:v>
                </c:pt>
                <c:pt idx="223">
                  <c:v>2.6666666666666665</c:v>
                </c:pt>
                <c:pt idx="224">
                  <c:v>0.66666666666666663</c:v>
                </c:pt>
                <c:pt idx="225">
                  <c:v>0.66666666666666663</c:v>
                </c:pt>
                <c:pt idx="226">
                  <c:v>0.66666666666666663</c:v>
                </c:pt>
                <c:pt idx="227">
                  <c:v>1.1111111111111112</c:v>
                </c:pt>
                <c:pt idx="228">
                  <c:v>1.8888888888888888</c:v>
                </c:pt>
                <c:pt idx="229">
                  <c:v>1</c:v>
                </c:pt>
                <c:pt idx="230">
                  <c:v>0.55555555555555558</c:v>
                </c:pt>
              </c:numCache>
            </c:numRef>
          </c:yVal>
          <c:smooth val="0"/>
          <c:extLst>
            <c:ext xmlns:c16="http://schemas.microsoft.com/office/drawing/2014/chart" uri="{C3380CC4-5D6E-409C-BE32-E72D297353CC}">
              <c16:uniqueId val="{00000000-7FF7-4CF5-975C-E7387B4FCDD7}"/>
            </c:ext>
          </c:extLst>
        </c:ser>
        <c:ser>
          <c:idx val="1"/>
          <c:order val="1"/>
          <c:tx>
            <c:v>Predicted Average PHQ 9</c:v>
          </c:tx>
          <c:spPr>
            <a:ln w="19050">
              <a:noFill/>
            </a:ln>
          </c:spPr>
          <c:trendline>
            <c:trendlineType val="linear"/>
            <c:dispRSqr val="0"/>
            <c:dispEq val="0"/>
          </c:trendline>
          <c:xVal>
            <c:numRef>
              <c:f>'correlation analysis'!$I$2:$I$232</c:f>
              <c:numCache>
                <c:formatCode>General</c:formatCode>
                <c:ptCount val="231"/>
                <c:pt idx="0">
                  <c:v>1.25</c:v>
                </c:pt>
                <c:pt idx="1">
                  <c:v>1.75</c:v>
                </c:pt>
                <c:pt idx="2">
                  <c:v>3</c:v>
                </c:pt>
                <c:pt idx="3">
                  <c:v>3</c:v>
                </c:pt>
                <c:pt idx="4">
                  <c:v>1.5</c:v>
                </c:pt>
                <c:pt idx="5">
                  <c:v>1.25</c:v>
                </c:pt>
                <c:pt idx="6">
                  <c:v>1.5</c:v>
                </c:pt>
                <c:pt idx="7">
                  <c:v>2.25</c:v>
                </c:pt>
                <c:pt idx="8">
                  <c:v>2</c:v>
                </c:pt>
                <c:pt idx="9">
                  <c:v>1.25</c:v>
                </c:pt>
                <c:pt idx="10">
                  <c:v>2</c:v>
                </c:pt>
                <c:pt idx="11">
                  <c:v>3</c:v>
                </c:pt>
                <c:pt idx="12">
                  <c:v>1</c:v>
                </c:pt>
                <c:pt idx="13">
                  <c:v>2.5</c:v>
                </c:pt>
                <c:pt idx="14">
                  <c:v>2</c:v>
                </c:pt>
                <c:pt idx="15">
                  <c:v>2</c:v>
                </c:pt>
                <c:pt idx="16">
                  <c:v>2.25</c:v>
                </c:pt>
                <c:pt idx="17">
                  <c:v>2.5</c:v>
                </c:pt>
                <c:pt idx="18">
                  <c:v>2.5</c:v>
                </c:pt>
                <c:pt idx="19">
                  <c:v>2.25</c:v>
                </c:pt>
                <c:pt idx="20">
                  <c:v>2.5</c:v>
                </c:pt>
                <c:pt idx="21">
                  <c:v>1.5</c:v>
                </c:pt>
                <c:pt idx="22">
                  <c:v>2.75</c:v>
                </c:pt>
                <c:pt idx="23">
                  <c:v>2.25</c:v>
                </c:pt>
                <c:pt idx="24">
                  <c:v>2.25</c:v>
                </c:pt>
                <c:pt idx="25">
                  <c:v>2.25</c:v>
                </c:pt>
                <c:pt idx="26">
                  <c:v>2.5</c:v>
                </c:pt>
                <c:pt idx="27">
                  <c:v>1.75</c:v>
                </c:pt>
                <c:pt idx="28">
                  <c:v>2.25</c:v>
                </c:pt>
                <c:pt idx="29">
                  <c:v>2.5</c:v>
                </c:pt>
                <c:pt idx="30">
                  <c:v>2.25</c:v>
                </c:pt>
                <c:pt idx="31">
                  <c:v>2</c:v>
                </c:pt>
                <c:pt idx="32">
                  <c:v>1.75</c:v>
                </c:pt>
                <c:pt idx="33">
                  <c:v>2.25</c:v>
                </c:pt>
                <c:pt idx="34">
                  <c:v>2.25</c:v>
                </c:pt>
                <c:pt idx="35">
                  <c:v>3</c:v>
                </c:pt>
                <c:pt idx="36">
                  <c:v>1.5</c:v>
                </c:pt>
                <c:pt idx="37">
                  <c:v>2</c:v>
                </c:pt>
                <c:pt idx="38">
                  <c:v>2.25</c:v>
                </c:pt>
                <c:pt idx="39">
                  <c:v>1.75</c:v>
                </c:pt>
                <c:pt idx="40">
                  <c:v>2.25</c:v>
                </c:pt>
                <c:pt idx="41">
                  <c:v>2</c:v>
                </c:pt>
                <c:pt idx="42">
                  <c:v>2.25</c:v>
                </c:pt>
                <c:pt idx="43">
                  <c:v>1.5</c:v>
                </c:pt>
                <c:pt idx="44">
                  <c:v>3</c:v>
                </c:pt>
                <c:pt idx="45">
                  <c:v>2.25</c:v>
                </c:pt>
                <c:pt idx="46">
                  <c:v>2.25</c:v>
                </c:pt>
                <c:pt idx="47">
                  <c:v>1.75</c:v>
                </c:pt>
                <c:pt idx="48">
                  <c:v>1.75</c:v>
                </c:pt>
                <c:pt idx="49">
                  <c:v>1.25</c:v>
                </c:pt>
                <c:pt idx="50">
                  <c:v>2.5</c:v>
                </c:pt>
                <c:pt idx="51">
                  <c:v>2.25</c:v>
                </c:pt>
                <c:pt idx="52">
                  <c:v>1.75</c:v>
                </c:pt>
                <c:pt idx="53">
                  <c:v>1.5</c:v>
                </c:pt>
                <c:pt idx="54">
                  <c:v>2.25</c:v>
                </c:pt>
                <c:pt idx="55">
                  <c:v>2.5</c:v>
                </c:pt>
                <c:pt idx="56">
                  <c:v>2</c:v>
                </c:pt>
                <c:pt idx="57">
                  <c:v>2</c:v>
                </c:pt>
                <c:pt idx="58">
                  <c:v>2</c:v>
                </c:pt>
                <c:pt idx="59">
                  <c:v>2.75</c:v>
                </c:pt>
                <c:pt idx="60">
                  <c:v>2.5</c:v>
                </c:pt>
                <c:pt idx="61">
                  <c:v>2.25</c:v>
                </c:pt>
                <c:pt idx="62">
                  <c:v>1.5</c:v>
                </c:pt>
                <c:pt idx="63">
                  <c:v>2</c:v>
                </c:pt>
                <c:pt idx="64">
                  <c:v>2.25</c:v>
                </c:pt>
                <c:pt idx="65">
                  <c:v>2.25</c:v>
                </c:pt>
                <c:pt idx="66">
                  <c:v>2</c:v>
                </c:pt>
                <c:pt idx="67">
                  <c:v>2.5</c:v>
                </c:pt>
                <c:pt idx="68">
                  <c:v>2.25</c:v>
                </c:pt>
                <c:pt idx="69">
                  <c:v>1.75</c:v>
                </c:pt>
                <c:pt idx="70">
                  <c:v>2</c:v>
                </c:pt>
                <c:pt idx="71">
                  <c:v>2.5</c:v>
                </c:pt>
                <c:pt idx="72">
                  <c:v>1.75</c:v>
                </c:pt>
                <c:pt idx="73">
                  <c:v>2.5</c:v>
                </c:pt>
                <c:pt idx="74">
                  <c:v>2.25</c:v>
                </c:pt>
                <c:pt idx="75">
                  <c:v>2</c:v>
                </c:pt>
                <c:pt idx="76">
                  <c:v>1.5</c:v>
                </c:pt>
                <c:pt idx="77">
                  <c:v>2</c:v>
                </c:pt>
                <c:pt idx="78">
                  <c:v>2.5</c:v>
                </c:pt>
                <c:pt idx="79">
                  <c:v>1.25</c:v>
                </c:pt>
                <c:pt idx="80">
                  <c:v>1.5</c:v>
                </c:pt>
                <c:pt idx="81">
                  <c:v>1.25</c:v>
                </c:pt>
                <c:pt idx="82">
                  <c:v>3</c:v>
                </c:pt>
                <c:pt idx="83">
                  <c:v>3</c:v>
                </c:pt>
                <c:pt idx="84">
                  <c:v>2</c:v>
                </c:pt>
                <c:pt idx="85">
                  <c:v>2</c:v>
                </c:pt>
                <c:pt idx="86">
                  <c:v>2</c:v>
                </c:pt>
                <c:pt idx="87">
                  <c:v>2.75</c:v>
                </c:pt>
                <c:pt idx="88">
                  <c:v>2.5</c:v>
                </c:pt>
                <c:pt idx="89">
                  <c:v>2</c:v>
                </c:pt>
                <c:pt idx="90">
                  <c:v>2.75</c:v>
                </c:pt>
                <c:pt idx="91">
                  <c:v>1.25</c:v>
                </c:pt>
                <c:pt idx="92">
                  <c:v>2</c:v>
                </c:pt>
                <c:pt idx="93">
                  <c:v>2</c:v>
                </c:pt>
                <c:pt idx="94">
                  <c:v>2.75</c:v>
                </c:pt>
                <c:pt idx="95">
                  <c:v>2.5</c:v>
                </c:pt>
                <c:pt idx="96">
                  <c:v>2</c:v>
                </c:pt>
                <c:pt idx="97">
                  <c:v>2.5</c:v>
                </c:pt>
                <c:pt idx="98">
                  <c:v>2.25</c:v>
                </c:pt>
                <c:pt idx="99">
                  <c:v>2</c:v>
                </c:pt>
                <c:pt idx="100">
                  <c:v>2.25</c:v>
                </c:pt>
                <c:pt idx="101">
                  <c:v>2</c:v>
                </c:pt>
                <c:pt idx="102">
                  <c:v>2</c:v>
                </c:pt>
                <c:pt idx="103">
                  <c:v>1.75</c:v>
                </c:pt>
                <c:pt idx="104">
                  <c:v>1</c:v>
                </c:pt>
                <c:pt idx="105">
                  <c:v>2.25</c:v>
                </c:pt>
                <c:pt idx="106">
                  <c:v>2.75</c:v>
                </c:pt>
                <c:pt idx="107">
                  <c:v>1.5</c:v>
                </c:pt>
                <c:pt idx="108">
                  <c:v>3</c:v>
                </c:pt>
                <c:pt idx="109">
                  <c:v>2.25</c:v>
                </c:pt>
                <c:pt idx="110">
                  <c:v>1.25</c:v>
                </c:pt>
                <c:pt idx="111">
                  <c:v>2.75</c:v>
                </c:pt>
                <c:pt idx="112">
                  <c:v>1.75</c:v>
                </c:pt>
                <c:pt idx="113">
                  <c:v>1.5</c:v>
                </c:pt>
                <c:pt idx="114">
                  <c:v>2.25</c:v>
                </c:pt>
                <c:pt idx="115">
                  <c:v>3</c:v>
                </c:pt>
                <c:pt idx="116">
                  <c:v>1.75</c:v>
                </c:pt>
                <c:pt idx="117">
                  <c:v>1.5</c:v>
                </c:pt>
                <c:pt idx="118">
                  <c:v>2.25</c:v>
                </c:pt>
                <c:pt idx="119">
                  <c:v>2.5</c:v>
                </c:pt>
                <c:pt idx="120">
                  <c:v>2</c:v>
                </c:pt>
                <c:pt idx="121">
                  <c:v>1.25</c:v>
                </c:pt>
                <c:pt idx="122">
                  <c:v>1.75</c:v>
                </c:pt>
                <c:pt idx="123">
                  <c:v>2</c:v>
                </c:pt>
                <c:pt idx="124">
                  <c:v>3</c:v>
                </c:pt>
                <c:pt idx="125">
                  <c:v>2.75</c:v>
                </c:pt>
                <c:pt idx="126">
                  <c:v>2.25</c:v>
                </c:pt>
                <c:pt idx="127">
                  <c:v>2</c:v>
                </c:pt>
                <c:pt idx="128">
                  <c:v>3</c:v>
                </c:pt>
                <c:pt idx="129">
                  <c:v>2</c:v>
                </c:pt>
                <c:pt idx="130">
                  <c:v>3</c:v>
                </c:pt>
                <c:pt idx="131">
                  <c:v>1.5</c:v>
                </c:pt>
                <c:pt idx="132">
                  <c:v>2</c:v>
                </c:pt>
                <c:pt idx="133">
                  <c:v>1.75</c:v>
                </c:pt>
                <c:pt idx="134">
                  <c:v>2.5</c:v>
                </c:pt>
                <c:pt idx="135">
                  <c:v>3</c:v>
                </c:pt>
                <c:pt idx="136">
                  <c:v>1.75</c:v>
                </c:pt>
                <c:pt idx="137">
                  <c:v>2.25</c:v>
                </c:pt>
                <c:pt idx="138">
                  <c:v>2.75</c:v>
                </c:pt>
                <c:pt idx="139">
                  <c:v>2</c:v>
                </c:pt>
                <c:pt idx="140">
                  <c:v>1.25</c:v>
                </c:pt>
                <c:pt idx="141">
                  <c:v>2</c:v>
                </c:pt>
                <c:pt idx="142">
                  <c:v>1.75</c:v>
                </c:pt>
                <c:pt idx="143">
                  <c:v>2.5</c:v>
                </c:pt>
                <c:pt idx="144">
                  <c:v>2.5</c:v>
                </c:pt>
                <c:pt idx="145">
                  <c:v>2.25</c:v>
                </c:pt>
                <c:pt idx="146">
                  <c:v>2</c:v>
                </c:pt>
                <c:pt idx="147">
                  <c:v>2</c:v>
                </c:pt>
                <c:pt idx="148">
                  <c:v>2</c:v>
                </c:pt>
                <c:pt idx="149">
                  <c:v>3</c:v>
                </c:pt>
                <c:pt idx="150">
                  <c:v>2</c:v>
                </c:pt>
                <c:pt idx="151">
                  <c:v>1.75</c:v>
                </c:pt>
                <c:pt idx="152">
                  <c:v>2.25</c:v>
                </c:pt>
                <c:pt idx="153">
                  <c:v>2</c:v>
                </c:pt>
                <c:pt idx="154">
                  <c:v>2.25</c:v>
                </c:pt>
                <c:pt idx="155">
                  <c:v>1.5</c:v>
                </c:pt>
                <c:pt idx="156">
                  <c:v>2.25</c:v>
                </c:pt>
                <c:pt idx="157">
                  <c:v>2.5</c:v>
                </c:pt>
                <c:pt idx="158">
                  <c:v>1.75</c:v>
                </c:pt>
                <c:pt idx="159">
                  <c:v>2</c:v>
                </c:pt>
                <c:pt idx="160">
                  <c:v>2.25</c:v>
                </c:pt>
                <c:pt idx="161">
                  <c:v>2.25</c:v>
                </c:pt>
                <c:pt idx="162">
                  <c:v>2.5</c:v>
                </c:pt>
                <c:pt idx="163">
                  <c:v>2.5</c:v>
                </c:pt>
                <c:pt idx="164">
                  <c:v>1.75</c:v>
                </c:pt>
                <c:pt idx="165">
                  <c:v>2.25</c:v>
                </c:pt>
                <c:pt idx="166">
                  <c:v>2.25</c:v>
                </c:pt>
                <c:pt idx="167">
                  <c:v>2</c:v>
                </c:pt>
                <c:pt idx="168">
                  <c:v>1.75</c:v>
                </c:pt>
                <c:pt idx="169">
                  <c:v>2</c:v>
                </c:pt>
                <c:pt idx="170">
                  <c:v>2.5</c:v>
                </c:pt>
                <c:pt idx="171">
                  <c:v>3</c:v>
                </c:pt>
                <c:pt idx="172">
                  <c:v>2.5</c:v>
                </c:pt>
                <c:pt idx="173">
                  <c:v>2.25</c:v>
                </c:pt>
                <c:pt idx="174">
                  <c:v>2.5</c:v>
                </c:pt>
                <c:pt idx="175">
                  <c:v>2.25</c:v>
                </c:pt>
                <c:pt idx="176">
                  <c:v>2.5</c:v>
                </c:pt>
                <c:pt idx="177">
                  <c:v>2.25</c:v>
                </c:pt>
                <c:pt idx="178">
                  <c:v>2.75</c:v>
                </c:pt>
                <c:pt idx="179">
                  <c:v>2.3333333333333335</c:v>
                </c:pt>
                <c:pt idx="180">
                  <c:v>2.25</c:v>
                </c:pt>
                <c:pt idx="181">
                  <c:v>2</c:v>
                </c:pt>
                <c:pt idx="182">
                  <c:v>2.75</c:v>
                </c:pt>
                <c:pt idx="183">
                  <c:v>2.25</c:v>
                </c:pt>
                <c:pt idx="184">
                  <c:v>2.75</c:v>
                </c:pt>
                <c:pt idx="185">
                  <c:v>1.75</c:v>
                </c:pt>
                <c:pt idx="186">
                  <c:v>2.5</c:v>
                </c:pt>
                <c:pt idx="187">
                  <c:v>1</c:v>
                </c:pt>
                <c:pt idx="188">
                  <c:v>2.75</c:v>
                </c:pt>
                <c:pt idx="189">
                  <c:v>2.25</c:v>
                </c:pt>
                <c:pt idx="190">
                  <c:v>2</c:v>
                </c:pt>
                <c:pt idx="191">
                  <c:v>2.5</c:v>
                </c:pt>
                <c:pt idx="192">
                  <c:v>3</c:v>
                </c:pt>
                <c:pt idx="193">
                  <c:v>3</c:v>
                </c:pt>
                <c:pt idx="194">
                  <c:v>1.75</c:v>
                </c:pt>
                <c:pt idx="195">
                  <c:v>3</c:v>
                </c:pt>
                <c:pt idx="196">
                  <c:v>2</c:v>
                </c:pt>
                <c:pt idx="197">
                  <c:v>2</c:v>
                </c:pt>
                <c:pt idx="198">
                  <c:v>3</c:v>
                </c:pt>
                <c:pt idx="199">
                  <c:v>1</c:v>
                </c:pt>
                <c:pt idx="200">
                  <c:v>1.75</c:v>
                </c:pt>
                <c:pt idx="201">
                  <c:v>2</c:v>
                </c:pt>
                <c:pt idx="202">
                  <c:v>3</c:v>
                </c:pt>
                <c:pt idx="203">
                  <c:v>3</c:v>
                </c:pt>
                <c:pt idx="204">
                  <c:v>2</c:v>
                </c:pt>
                <c:pt idx="205">
                  <c:v>2.5</c:v>
                </c:pt>
                <c:pt idx="206">
                  <c:v>2.5</c:v>
                </c:pt>
                <c:pt idx="207">
                  <c:v>2.5</c:v>
                </c:pt>
                <c:pt idx="208">
                  <c:v>2.5</c:v>
                </c:pt>
                <c:pt idx="209">
                  <c:v>2</c:v>
                </c:pt>
                <c:pt idx="210">
                  <c:v>2.5</c:v>
                </c:pt>
                <c:pt idx="211">
                  <c:v>2.5</c:v>
                </c:pt>
                <c:pt idx="212">
                  <c:v>2.75</c:v>
                </c:pt>
                <c:pt idx="213">
                  <c:v>2.5</c:v>
                </c:pt>
                <c:pt idx="214">
                  <c:v>2.5</c:v>
                </c:pt>
                <c:pt idx="215">
                  <c:v>1.75</c:v>
                </c:pt>
                <c:pt idx="216">
                  <c:v>2.25</c:v>
                </c:pt>
                <c:pt idx="217">
                  <c:v>2.25</c:v>
                </c:pt>
                <c:pt idx="218">
                  <c:v>2.25</c:v>
                </c:pt>
                <c:pt idx="219">
                  <c:v>2.75</c:v>
                </c:pt>
                <c:pt idx="220">
                  <c:v>2.25</c:v>
                </c:pt>
                <c:pt idx="221">
                  <c:v>1.3333333333333333</c:v>
                </c:pt>
                <c:pt idx="222">
                  <c:v>2</c:v>
                </c:pt>
                <c:pt idx="223">
                  <c:v>2</c:v>
                </c:pt>
                <c:pt idx="224">
                  <c:v>1.75</c:v>
                </c:pt>
                <c:pt idx="225">
                  <c:v>2.5</c:v>
                </c:pt>
                <c:pt idx="226">
                  <c:v>2</c:v>
                </c:pt>
                <c:pt idx="227">
                  <c:v>2.25</c:v>
                </c:pt>
                <c:pt idx="228">
                  <c:v>2</c:v>
                </c:pt>
                <c:pt idx="229">
                  <c:v>2.6666666666666665</c:v>
                </c:pt>
                <c:pt idx="230">
                  <c:v>2.25</c:v>
                </c:pt>
              </c:numCache>
            </c:numRef>
          </c:xVal>
          <c:yVal>
            <c:numRef>
              <c:f>'correlation analysis'!$P$268:$P$498</c:f>
              <c:numCache>
                <c:formatCode>General</c:formatCode>
                <c:ptCount val="231"/>
                <c:pt idx="0">
                  <c:v>1.2977449223065218</c:v>
                </c:pt>
                <c:pt idx="1">
                  <c:v>1.2201252454542399</c:v>
                </c:pt>
                <c:pt idx="2">
                  <c:v>1.0260760533235356</c:v>
                </c:pt>
                <c:pt idx="3">
                  <c:v>1.0260760533235356</c:v>
                </c:pt>
                <c:pt idx="4">
                  <c:v>1.258935083880381</c:v>
                </c:pt>
                <c:pt idx="5">
                  <c:v>1.2977449223065218</c:v>
                </c:pt>
                <c:pt idx="6">
                  <c:v>1.258935083880381</c:v>
                </c:pt>
                <c:pt idx="7">
                  <c:v>1.1425055686019583</c:v>
                </c:pt>
                <c:pt idx="8">
                  <c:v>1.1813154070280991</c:v>
                </c:pt>
                <c:pt idx="9">
                  <c:v>1.2977449223065218</c:v>
                </c:pt>
                <c:pt idx="10">
                  <c:v>1.1813154070280991</c:v>
                </c:pt>
                <c:pt idx="11">
                  <c:v>1.0260760533235356</c:v>
                </c:pt>
                <c:pt idx="12">
                  <c:v>1.3365547607326627</c:v>
                </c:pt>
                <c:pt idx="13">
                  <c:v>1.1036957301758172</c:v>
                </c:pt>
                <c:pt idx="14">
                  <c:v>1.1813154070280991</c:v>
                </c:pt>
                <c:pt idx="15">
                  <c:v>1.1813154070280991</c:v>
                </c:pt>
                <c:pt idx="16">
                  <c:v>1.1425055686019583</c:v>
                </c:pt>
                <c:pt idx="17">
                  <c:v>1.1036957301758172</c:v>
                </c:pt>
                <c:pt idx="18">
                  <c:v>1.1036957301758172</c:v>
                </c:pt>
                <c:pt idx="19">
                  <c:v>1.1425055686019583</c:v>
                </c:pt>
                <c:pt idx="20">
                  <c:v>1.1036957301758172</c:v>
                </c:pt>
                <c:pt idx="21">
                  <c:v>1.258935083880381</c:v>
                </c:pt>
                <c:pt idx="22">
                  <c:v>1.0648858917496764</c:v>
                </c:pt>
                <c:pt idx="23">
                  <c:v>1.1425055686019583</c:v>
                </c:pt>
                <c:pt idx="24">
                  <c:v>1.1425055686019583</c:v>
                </c:pt>
                <c:pt idx="25">
                  <c:v>1.1425055686019583</c:v>
                </c:pt>
                <c:pt idx="26">
                  <c:v>1.1036957301758172</c:v>
                </c:pt>
                <c:pt idx="27">
                  <c:v>1.2201252454542399</c:v>
                </c:pt>
                <c:pt idx="28">
                  <c:v>1.1425055686019583</c:v>
                </c:pt>
                <c:pt idx="29">
                  <c:v>1.1036957301758172</c:v>
                </c:pt>
                <c:pt idx="30">
                  <c:v>1.1425055686019583</c:v>
                </c:pt>
                <c:pt idx="31">
                  <c:v>1.1813154070280991</c:v>
                </c:pt>
                <c:pt idx="32">
                  <c:v>1.2201252454542399</c:v>
                </c:pt>
                <c:pt idx="33">
                  <c:v>1.1425055686019583</c:v>
                </c:pt>
                <c:pt idx="34">
                  <c:v>1.1425055686019583</c:v>
                </c:pt>
                <c:pt idx="35">
                  <c:v>1.0260760533235356</c:v>
                </c:pt>
                <c:pt idx="36">
                  <c:v>1.258935083880381</c:v>
                </c:pt>
                <c:pt idx="37">
                  <c:v>1.1813154070280991</c:v>
                </c:pt>
                <c:pt idx="38">
                  <c:v>1.1425055686019583</c:v>
                </c:pt>
                <c:pt idx="39">
                  <c:v>1.2201252454542399</c:v>
                </c:pt>
                <c:pt idx="40">
                  <c:v>1.1425055686019583</c:v>
                </c:pt>
                <c:pt idx="41">
                  <c:v>1.1813154070280991</c:v>
                </c:pt>
                <c:pt idx="42">
                  <c:v>1.1425055686019583</c:v>
                </c:pt>
                <c:pt idx="43">
                  <c:v>1.258935083880381</c:v>
                </c:pt>
                <c:pt idx="44">
                  <c:v>1.0260760533235356</c:v>
                </c:pt>
                <c:pt idx="45">
                  <c:v>1.1425055686019583</c:v>
                </c:pt>
                <c:pt idx="46">
                  <c:v>1.1425055686019583</c:v>
                </c:pt>
                <c:pt idx="47">
                  <c:v>1.2201252454542399</c:v>
                </c:pt>
                <c:pt idx="48">
                  <c:v>1.2201252454542399</c:v>
                </c:pt>
                <c:pt idx="49">
                  <c:v>1.2977449223065218</c:v>
                </c:pt>
                <c:pt idx="50">
                  <c:v>1.1036957301758172</c:v>
                </c:pt>
                <c:pt idx="51">
                  <c:v>1.1425055686019583</c:v>
                </c:pt>
                <c:pt idx="52">
                  <c:v>1.2201252454542399</c:v>
                </c:pt>
                <c:pt idx="53">
                  <c:v>1.258935083880381</c:v>
                </c:pt>
                <c:pt idx="54">
                  <c:v>1.1425055686019583</c:v>
                </c:pt>
                <c:pt idx="55">
                  <c:v>1.1036957301758172</c:v>
                </c:pt>
                <c:pt idx="56">
                  <c:v>1.1813154070280991</c:v>
                </c:pt>
                <c:pt idx="57">
                  <c:v>1.1813154070280991</c:v>
                </c:pt>
                <c:pt idx="58">
                  <c:v>1.1813154070280991</c:v>
                </c:pt>
                <c:pt idx="59">
                  <c:v>1.0648858917496764</c:v>
                </c:pt>
                <c:pt idx="60">
                  <c:v>1.1036957301758172</c:v>
                </c:pt>
                <c:pt idx="61">
                  <c:v>1.1425055686019583</c:v>
                </c:pt>
                <c:pt idx="62">
                  <c:v>1.258935083880381</c:v>
                </c:pt>
                <c:pt idx="63">
                  <c:v>1.1813154070280991</c:v>
                </c:pt>
                <c:pt idx="64">
                  <c:v>1.1425055686019583</c:v>
                </c:pt>
                <c:pt idx="65">
                  <c:v>1.1425055686019583</c:v>
                </c:pt>
                <c:pt idx="66">
                  <c:v>1.1813154070280991</c:v>
                </c:pt>
                <c:pt idx="67">
                  <c:v>1.1036957301758172</c:v>
                </c:pt>
                <c:pt idx="68">
                  <c:v>1.1425055686019583</c:v>
                </c:pt>
                <c:pt idx="69">
                  <c:v>1.2201252454542399</c:v>
                </c:pt>
                <c:pt idx="70">
                  <c:v>1.1813154070280991</c:v>
                </c:pt>
                <c:pt idx="71">
                  <c:v>1.1036957301758172</c:v>
                </c:pt>
                <c:pt idx="72">
                  <c:v>1.2201252454542399</c:v>
                </c:pt>
                <c:pt idx="73">
                  <c:v>1.1036957301758172</c:v>
                </c:pt>
                <c:pt idx="74">
                  <c:v>1.1425055686019583</c:v>
                </c:pt>
                <c:pt idx="75">
                  <c:v>1.1813154070280991</c:v>
                </c:pt>
                <c:pt idx="76">
                  <c:v>1.258935083880381</c:v>
                </c:pt>
                <c:pt idx="77">
                  <c:v>1.1813154070280991</c:v>
                </c:pt>
                <c:pt idx="78">
                  <c:v>1.1036957301758172</c:v>
                </c:pt>
                <c:pt idx="79">
                  <c:v>1.2977449223065218</c:v>
                </c:pt>
                <c:pt idx="80">
                  <c:v>1.258935083880381</c:v>
                </c:pt>
                <c:pt idx="81">
                  <c:v>1.2977449223065218</c:v>
                </c:pt>
                <c:pt idx="82">
                  <c:v>1.0260760533235356</c:v>
                </c:pt>
                <c:pt idx="83">
                  <c:v>1.0260760533235356</c:v>
                </c:pt>
                <c:pt idx="84">
                  <c:v>1.1813154070280991</c:v>
                </c:pt>
                <c:pt idx="85">
                  <c:v>1.1813154070280991</c:v>
                </c:pt>
                <c:pt idx="86">
                  <c:v>1.1813154070280991</c:v>
                </c:pt>
                <c:pt idx="87">
                  <c:v>1.0648858917496764</c:v>
                </c:pt>
                <c:pt idx="88">
                  <c:v>1.1036957301758172</c:v>
                </c:pt>
                <c:pt idx="89">
                  <c:v>1.1813154070280991</c:v>
                </c:pt>
                <c:pt idx="90">
                  <c:v>1.0648858917496764</c:v>
                </c:pt>
                <c:pt idx="91">
                  <c:v>1.2977449223065218</c:v>
                </c:pt>
                <c:pt idx="92">
                  <c:v>1.1813154070280991</c:v>
                </c:pt>
                <c:pt idx="93">
                  <c:v>1.1813154070280991</c:v>
                </c:pt>
                <c:pt idx="94">
                  <c:v>1.0648858917496764</c:v>
                </c:pt>
                <c:pt idx="95">
                  <c:v>1.1036957301758172</c:v>
                </c:pt>
                <c:pt idx="96">
                  <c:v>1.1813154070280991</c:v>
                </c:pt>
                <c:pt idx="97">
                  <c:v>1.1036957301758172</c:v>
                </c:pt>
                <c:pt idx="98">
                  <c:v>1.1425055686019583</c:v>
                </c:pt>
                <c:pt idx="99">
                  <c:v>1.1813154070280991</c:v>
                </c:pt>
                <c:pt idx="100">
                  <c:v>1.1425055686019583</c:v>
                </c:pt>
                <c:pt idx="101">
                  <c:v>1.1813154070280991</c:v>
                </c:pt>
                <c:pt idx="102">
                  <c:v>1.1813154070280991</c:v>
                </c:pt>
                <c:pt idx="103">
                  <c:v>1.2201252454542399</c:v>
                </c:pt>
                <c:pt idx="104">
                  <c:v>1.3365547607326627</c:v>
                </c:pt>
                <c:pt idx="105">
                  <c:v>1.1425055686019583</c:v>
                </c:pt>
                <c:pt idx="106">
                  <c:v>1.0648858917496764</c:v>
                </c:pt>
                <c:pt idx="107">
                  <c:v>1.258935083880381</c:v>
                </c:pt>
                <c:pt idx="108">
                  <c:v>1.0260760533235356</c:v>
                </c:pt>
                <c:pt idx="109">
                  <c:v>1.1425055686019583</c:v>
                </c:pt>
                <c:pt idx="110">
                  <c:v>1.2977449223065218</c:v>
                </c:pt>
                <c:pt idx="111">
                  <c:v>1.0648858917496764</c:v>
                </c:pt>
                <c:pt idx="112">
                  <c:v>1.2201252454542399</c:v>
                </c:pt>
                <c:pt idx="113">
                  <c:v>1.258935083880381</c:v>
                </c:pt>
                <c:pt idx="114">
                  <c:v>1.1425055686019583</c:v>
                </c:pt>
                <c:pt idx="115">
                  <c:v>1.0260760533235356</c:v>
                </c:pt>
                <c:pt idx="116">
                  <c:v>1.2201252454542399</c:v>
                </c:pt>
                <c:pt idx="117">
                  <c:v>1.258935083880381</c:v>
                </c:pt>
                <c:pt idx="118">
                  <c:v>1.1425055686019583</c:v>
                </c:pt>
                <c:pt idx="119">
                  <c:v>1.1036957301758172</c:v>
                </c:pt>
                <c:pt idx="120">
                  <c:v>1.1813154070280991</c:v>
                </c:pt>
                <c:pt idx="121">
                  <c:v>1.2977449223065218</c:v>
                </c:pt>
                <c:pt idx="122">
                  <c:v>1.2201252454542399</c:v>
                </c:pt>
                <c:pt idx="123">
                  <c:v>1.1813154070280991</c:v>
                </c:pt>
                <c:pt idx="124">
                  <c:v>1.0260760533235356</c:v>
                </c:pt>
                <c:pt idx="125">
                  <c:v>1.0648858917496764</c:v>
                </c:pt>
                <c:pt idx="126">
                  <c:v>1.1425055686019583</c:v>
                </c:pt>
                <c:pt idx="127">
                  <c:v>1.1813154070280991</c:v>
                </c:pt>
                <c:pt idx="128">
                  <c:v>1.0260760533235356</c:v>
                </c:pt>
                <c:pt idx="129">
                  <c:v>1.1813154070280991</c:v>
                </c:pt>
                <c:pt idx="130">
                  <c:v>1.0260760533235356</c:v>
                </c:pt>
                <c:pt idx="131">
                  <c:v>1.258935083880381</c:v>
                </c:pt>
                <c:pt idx="132">
                  <c:v>1.1813154070280991</c:v>
                </c:pt>
                <c:pt idx="133">
                  <c:v>1.2201252454542399</c:v>
                </c:pt>
                <c:pt idx="134">
                  <c:v>1.1036957301758172</c:v>
                </c:pt>
                <c:pt idx="135">
                  <c:v>1.0260760533235356</c:v>
                </c:pt>
                <c:pt idx="136">
                  <c:v>1.2201252454542399</c:v>
                </c:pt>
                <c:pt idx="137">
                  <c:v>1.1425055686019583</c:v>
                </c:pt>
                <c:pt idx="138">
                  <c:v>1.0648858917496764</c:v>
                </c:pt>
                <c:pt idx="139">
                  <c:v>1.1813154070280991</c:v>
                </c:pt>
                <c:pt idx="140">
                  <c:v>1.2977449223065218</c:v>
                </c:pt>
                <c:pt idx="141">
                  <c:v>1.1813154070280991</c:v>
                </c:pt>
                <c:pt idx="142">
                  <c:v>1.2201252454542399</c:v>
                </c:pt>
                <c:pt idx="143">
                  <c:v>1.1036957301758172</c:v>
                </c:pt>
                <c:pt idx="144">
                  <c:v>1.1036957301758172</c:v>
                </c:pt>
                <c:pt idx="145">
                  <c:v>1.1425055686019583</c:v>
                </c:pt>
                <c:pt idx="146">
                  <c:v>1.1813154070280991</c:v>
                </c:pt>
                <c:pt idx="147">
                  <c:v>1.1813154070280991</c:v>
                </c:pt>
                <c:pt idx="148">
                  <c:v>1.1813154070280991</c:v>
                </c:pt>
                <c:pt idx="149">
                  <c:v>1.0260760533235356</c:v>
                </c:pt>
                <c:pt idx="150">
                  <c:v>1.1813154070280991</c:v>
                </c:pt>
                <c:pt idx="151">
                  <c:v>1.2201252454542399</c:v>
                </c:pt>
                <c:pt idx="152">
                  <c:v>1.1425055686019583</c:v>
                </c:pt>
                <c:pt idx="153">
                  <c:v>1.1813154070280991</c:v>
                </c:pt>
                <c:pt idx="154">
                  <c:v>1.1425055686019583</c:v>
                </c:pt>
                <c:pt idx="155">
                  <c:v>1.258935083880381</c:v>
                </c:pt>
                <c:pt idx="156">
                  <c:v>1.1425055686019583</c:v>
                </c:pt>
                <c:pt idx="157">
                  <c:v>1.1036957301758172</c:v>
                </c:pt>
                <c:pt idx="158">
                  <c:v>1.2201252454542399</c:v>
                </c:pt>
                <c:pt idx="159">
                  <c:v>1.1813154070280991</c:v>
                </c:pt>
                <c:pt idx="160">
                  <c:v>1.1425055686019583</c:v>
                </c:pt>
                <c:pt idx="161">
                  <c:v>1.1425055686019583</c:v>
                </c:pt>
                <c:pt idx="162">
                  <c:v>1.1036957301758172</c:v>
                </c:pt>
                <c:pt idx="163">
                  <c:v>1.1036957301758172</c:v>
                </c:pt>
                <c:pt idx="164">
                  <c:v>1.2201252454542399</c:v>
                </c:pt>
                <c:pt idx="165">
                  <c:v>1.1425055686019583</c:v>
                </c:pt>
                <c:pt idx="166">
                  <c:v>1.1425055686019583</c:v>
                </c:pt>
                <c:pt idx="167">
                  <c:v>1.1813154070280991</c:v>
                </c:pt>
                <c:pt idx="168">
                  <c:v>1.2201252454542399</c:v>
                </c:pt>
                <c:pt idx="169">
                  <c:v>1.1813154070280991</c:v>
                </c:pt>
                <c:pt idx="170">
                  <c:v>1.1036957301758172</c:v>
                </c:pt>
                <c:pt idx="171">
                  <c:v>1.0260760533235356</c:v>
                </c:pt>
                <c:pt idx="172">
                  <c:v>1.1036957301758172</c:v>
                </c:pt>
                <c:pt idx="173">
                  <c:v>1.1425055686019583</c:v>
                </c:pt>
                <c:pt idx="174">
                  <c:v>1.1036957301758172</c:v>
                </c:pt>
                <c:pt idx="175">
                  <c:v>1.1425055686019583</c:v>
                </c:pt>
                <c:pt idx="176">
                  <c:v>1.1036957301758172</c:v>
                </c:pt>
                <c:pt idx="177">
                  <c:v>1.1425055686019583</c:v>
                </c:pt>
                <c:pt idx="178">
                  <c:v>1.0648858917496764</c:v>
                </c:pt>
                <c:pt idx="179">
                  <c:v>1.1295689557932445</c:v>
                </c:pt>
                <c:pt idx="180">
                  <c:v>1.1425055686019583</c:v>
                </c:pt>
                <c:pt idx="181">
                  <c:v>1.1813154070280991</c:v>
                </c:pt>
                <c:pt idx="182">
                  <c:v>1.0648858917496764</c:v>
                </c:pt>
                <c:pt idx="183">
                  <c:v>1.1425055686019583</c:v>
                </c:pt>
                <c:pt idx="184">
                  <c:v>1.0648858917496764</c:v>
                </c:pt>
                <c:pt idx="185">
                  <c:v>1.2201252454542399</c:v>
                </c:pt>
                <c:pt idx="186">
                  <c:v>1.1036957301758172</c:v>
                </c:pt>
                <c:pt idx="187">
                  <c:v>1.3365547607326627</c:v>
                </c:pt>
                <c:pt idx="188">
                  <c:v>1.0648858917496764</c:v>
                </c:pt>
                <c:pt idx="189">
                  <c:v>1.1425055686019583</c:v>
                </c:pt>
                <c:pt idx="190">
                  <c:v>1.1813154070280991</c:v>
                </c:pt>
                <c:pt idx="191">
                  <c:v>1.1036957301758172</c:v>
                </c:pt>
                <c:pt idx="192">
                  <c:v>1.0260760533235356</c:v>
                </c:pt>
                <c:pt idx="193">
                  <c:v>1.0260760533235356</c:v>
                </c:pt>
                <c:pt idx="194">
                  <c:v>1.2201252454542399</c:v>
                </c:pt>
                <c:pt idx="195">
                  <c:v>1.0260760533235356</c:v>
                </c:pt>
                <c:pt idx="196">
                  <c:v>1.1813154070280991</c:v>
                </c:pt>
                <c:pt idx="197">
                  <c:v>1.1813154070280991</c:v>
                </c:pt>
                <c:pt idx="198">
                  <c:v>1.0260760533235356</c:v>
                </c:pt>
                <c:pt idx="199">
                  <c:v>1.3365547607326627</c:v>
                </c:pt>
                <c:pt idx="200">
                  <c:v>1.2201252454542399</c:v>
                </c:pt>
                <c:pt idx="201">
                  <c:v>1.1813154070280991</c:v>
                </c:pt>
                <c:pt idx="202">
                  <c:v>1.0260760533235356</c:v>
                </c:pt>
                <c:pt idx="203">
                  <c:v>1.0260760533235356</c:v>
                </c:pt>
                <c:pt idx="204">
                  <c:v>1.1813154070280991</c:v>
                </c:pt>
                <c:pt idx="205">
                  <c:v>1.1036957301758172</c:v>
                </c:pt>
                <c:pt idx="206">
                  <c:v>1.1036957301758172</c:v>
                </c:pt>
                <c:pt idx="207">
                  <c:v>1.1036957301758172</c:v>
                </c:pt>
                <c:pt idx="208">
                  <c:v>1.1036957301758172</c:v>
                </c:pt>
                <c:pt idx="209">
                  <c:v>1.1813154070280991</c:v>
                </c:pt>
                <c:pt idx="210">
                  <c:v>1.1036957301758172</c:v>
                </c:pt>
                <c:pt idx="211">
                  <c:v>1.1036957301758172</c:v>
                </c:pt>
                <c:pt idx="212">
                  <c:v>1.0648858917496764</c:v>
                </c:pt>
                <c:pt idx="213">
                  <c:v>1.1036957301758172</c:v>
                </c:pt>
                <c:pt idx="214">
                  <c:v>1.1036957301758172</c:v>
                </c:pt>
                <c:pt idx="215">
                  <c:v>1.2201252454542399</c:v>
                </c:pt>
                <c:pt idx="216">
                  <c:v>1.1425055686019583</c:v>
                </c:pt>
                <c:pt idx="217">
                  <c:v>1.1425055686019583</c:v>
                </c:pt>
                <c:pt idx="218">
                  <c:v>1.1425055686019583</c:v>
                </c:pt>
                <c:pt idx="219">
                  <c:v>1.0648858917496764</c:v>
                </c:pt>
                <c:pt idx="220">
                  <c:v>1.1425055686019583</c:v>
                </c:pt>
                <c:pt idx="221">
                  <c:v>1.2848083094978082</c:v>
                </c:pt>
                <c:pt idx="222">
                  <c:v>1.1813154070280991</c:v>
                </c:pt>
                <c:pt idx="223">
                  <c:v>1.1813154070280991</c:v>
                </c:pt>
                <c:pt idx="224">
                  <c:v>1.2201252454542399</c:v>
                </c:pt>
                <c:pt idx="225">
                  <c:v>1.1036957301758172</c:v>
                </c:pt>
                <c:pt idx="226">
                  <c:v>1.1813154070280991</c:v>
                </c:pt>
                <c:pt idx="227">
                  <c:v>1.1425055686019583</c:v>
                </c:pt>
                <c:pt idx="228">
                  <c:v>1.1813154070280991</c:v>
                </c:pt>
                <c:pt idx="229">
                  <c:v>1.07782250455839</c:v>
                </c:pt>
                <c:pt idx="230">
                  <c:v>1.1425055686019583</c:v>
                </c:pt>
              </c:numCache>
            </c:numRef>
          </c:yVal>
          <c:smooth val="0"/>
          <c:extLst>
            <c:ext xmlns:c16="http://schemas.microsoft.com/office/drawing/2014/chart" uri="{C3380CC4-5D6E-409C-BE32-E72D297353CC}">
              <c16:uniqueId val="{00000002-7FF7-4CF5-975C-E7387B4FCDD7}"/>
            </c:ext>
          </c:extLst>
        </c:ser>
        <c:dLbls>
          <c:showLegendKey val="0"/>
          <c:showVal val="0"/>
          <c:showCatName val="0"/>
          <c:showSerName val="0"/>
          <c:showPercent val="0"/>
          <c:showBubbleSize val="0"/>
        </c:dLbls>
        <c:axId val="1496762735"/>
        <c:axId val="1496761295"/>
      </c:scatterChart>
      <c:valAx>
        <c:axId val="1496762735"/>
        <c:scaling>
          <c:orientation val="minMax"/>
        </c:scaling>
        <c:delete val="0"/>
        <c:axPos val="b"/>
        <c:title>
          <c:tx>
            <c:rich>
              <a:bodyPr/>
              <a:lstStyle/>
              <a:p>
                <a:pPr>
                  <a:defRPr/>
                </a:pPr>
                <a:r>
                  <a:rPr lang="en-IN"/>
                  <a:t>AI Usage</a:t>
                </a:r>
              </a:p>
            </c:rich>
          </c:tx>
          <c:overlay val="0"/>
        </c:title>
        <c:numFmt formatCode="General" sourceLinked="1"/>
        <c:majorTickMark val="out"/>
        <c:minorTickMark val="none"/>
        <c:tickLblPos val="nextTo"/>
        <c:crossAx val="1496761295"/>
        <c:crosses val="autoZero"/>
        <c:crossBetween val="midCat"/>
      </c:valAx>
      <c:valAx>
        <c:axId val="1496761295"/>
        <c:scaling>
          <c:orientation val="minMax"/>
        </c:scaling>
        <c:delete val="0"/>
        <c:axPos val="l"/>
        <c:majorGridlines/>
        <c:title>
          <c:tx>
            <c:rich>
              <a:bodyPr/>
              <a:lstStyle/>
              <a:p>
                <a:pPr>
                  <a:defRPr/>
                </a:pPr>
                <a:r>
                  <a:rPr lang="en-IN"/>
                  <a:t>Average PHQ 9</a:t>
                </a:r>
              </a:p>
            </c:rich>
          </c:tx>
          <c:overlay val="0"/>
        </c:title>
        <c:numFmt formatCode="General" sourceLinked="1"/>
        <c:majorTickMark val="out"/>
        <c:minorTickMark val="none"/>
        <c:tickLblPos val="nextTo"/>
        <c:crossAx val="1496762735"/>
        <c:crosses val="autoZero"/>
        <c:crossBetween val="midCat"/>
      </c:valAx>
    </c:plotArea>
    <c:legend>
      <c:legendPos val="r"/>
      <c:overlay val="0"/>
    </c:legend>
    <c:plotVisOnly val="1"/>
    <c:dispBlanksAs val="gap"/>
    <c:extLst>
      <c:ext xmlns:c16r3="http://schemas.microsoft.com/office/drawing/2017/03/chart" uri="{56B9EC1D-385E-4148-901F-78D8002777C0}">
        <c16r3:dataDisplayOptions16>
          <c16r3:dispNaAsBlank val="1"/>
        </c16r3:dataDisplayOptions16>
      </c:ext>
    </c:extLst>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5F16D0-BB73-4951-AB54-3DD91F7CF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8</TotalTime>
  <Pages>15</Pages>
  <Words>5112</Words>
  <Characters>29142</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isa Ghosh</dc:creator>
  <cp:keywords/>
  <dc:description/>
  <cp:lastModifiedBy>SDI 1166</cp:lastModifiedBy>
  <cp:revision>46</cp:revision>
  <dcterms:created xsi:type="dcterms:W3CDTF">2026-01-30T04:10:00Z</dcterms:created>
  <dcterms:modified xsi:type="dcterms:W3CDTF">2026-05-15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24f179b-59d4-4272-8bd0-73d2971133f2</vt:lpwstr>
  </property>
  <property fmtid="{D5CDD505-2E9C-101B-9397-08002B2CF9AE}" pid="3" name="ZOTERO_PREF_1">
    <vt:lpwstr>&lt;data data-version="3" zotero-version="7.0.32"&gt;&lt;session id="NqXeLCnw"/&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